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0175D8" w14:textId="78850138" w:rsidR="00635FE8" w:rsidRPr="009E5D20" w:rsidRDefault="00635FE8"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 xml:space="preserve">Dear Prof Lakens, </w:t>
      </w:r>
    </w:p>
    <w:p w14:paraId="218CBDE0" w14:textId="2F5D1005" w:rsidR="00635FE8" w:rsidRPr="009E5D20" w:rsidRDefault="00635FE8" w:rsidP="00463268">
      <w:pPr>
        <w:pStyle w:val="NormalWeb"/>
        <w:shd w:val="clear" w:color="auto" w:fill="FFFFFF"/>
        <w:spacing w:before="0" w:beforeAutospacing="0" w:after="0" w:afterAutospacing="0"/>
        <w:rPr>
          <w:rFonts w:ascii="Arial" w:hAnsi="Arial" w:cs="Arial"/>
          <w:color w:val="222222"/>
        </w:rPr>
      </w:pPr>
    </w:p>
    <w:p w14:paraId="203C5AE6" w14:textId="698968F4" w:rsidR="00635FE8" w:rsidRDefault="00635FE8"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 xml:space="preserve">Thank you and the two reviewers for your very useful comments. I’m happy to hear that you see value in this work. I have addressed each point </w:t>
      </w:r>
      <w:r w:rsidR="00286F67">
        <w:rPr>
          <w:rFonts w:ascii="Arial" w:hAnsi="Arial" w:cs="Arial"/>
          <w:color w:val="222222"/>
        </w:rPr>
        <w:t xml:space="preserve">that was raised both </w:t>
      </w:r>
      <w:r w:rsidRPr="009E5D20">
        <w:rPr>
          <w:rFonts w:ascii="Arial" w:hAnsi="Arial" w:cs="Arial"/>
          <w:color w:val="222222"/>
        </w:rPr>
        <w:t xml:space="preserve">in the manuscript </w:t>
      </w:r>
      <w:r w:rsidR="00286F67">
        <w:rPr>
          <w:rFonts w:ascii="Arial" w:hAnsi="Arial" w:cs="Arial"/>
          <w:color w:val="222222"/>
        </w:rPr>
        <w:t xml:space="preserve">and summarized them below </w:t>
      </w:r>
      <w:r w:rsidR="00487FCB">
        <w:rPr>
          <w:rFonts w:ascii="Arial" w:hAnsi="Arial" w:cs="Arial"/>
          <w:color w:val="222222"/>
        </w:rPr>
        <w:t>in italics</w:t>
      </w:r>
      <w:r w:rsidR="00462451">
        <w:rPr>
          <w:rFonts w:ascii="Arial" w:hAnsi="Arial" w:cs="Arial"/>
          <w:color w:val="222222"/>
        </w:rPr>
        <w:t>.</w:t>
      </w:r>
      <w:bookmarkStart w:id="0" w:name="_GoBack"/>
      <w:bookmarkEnd w:id="0"/>
    </w:p>
    <w:p w14:paraId="08FD3AF6" w14:textId="75CB9A4C" w:rsidR="0004197F" w:rsidRDefault="0004197F" w:rsidP="00463268">
      <w:pPr>
        <w:pStyle w:val="NormalWeb"/>
        <w:shd w:val="clear" w:color="auto" w:fill="FFFFFF"/>
        <w:spacing w:before="0" w:beforeAutospacing="0" w:after="0" w:afterAutospacing="0"/>
        <w:rPr>
          <w:rFonts w:ascii="Arial" w:hAnsi="Arial" w:cs="Arial"/>
          <w:color w:val="222222"/>
        </w:rPr>
      </w:pPr>
    </w:p>
    <w:p w14:paraId="51197FE5" w14:textId="4EC0078D" w:rsidR="0004197F" w:rsidRDefault="0004197F" w:rsidP="00463268">
      <w:pPr>
        <w:pStyle w:val="NormalWeb"/>
        <w:shd w:val="clear" w:color="auto" w:fill="FFFFFF"/>
        <w:spacing w:before="0" w:beforeAutospacing="0" w:after="0" w:afterAutospacing="0"/>
        <w:rPr>
          <w:rFonts w:ascii="Arial" w:hAnsi="Arial" w:cs="Arial"/>
          <w:color w:val="222222"/>
        </w:rPr>
      </w:pPr>
      <w:r>
        <w:rPr>
          <w:rFonts w:ascii="Arial" w:hAnsi="Arial" w:cs="Arial"/>
          <w:color w:val="222222"/>
        </w:rPr>
        <w:t>Best wishes,</w:t>
      </w:r>
    </w:p>
    <w:p w14:paraId="37EE8A1C" w14:textId="37DB44DD" w:rsidR="0004197F" w:rsidRPr="009E5D20" w:rsidRDefault="0004197F" w:rsidP="00463268">
      <w:pPr>
        <w:pStyle w:val="NormalWeb"/>
        <w:shd w:val="clear" w:color="auto" w:fill="FFFFFF"/>
        <w:spacing w:before="0" w:beforeAutospacing="0" w:after="0" w:afterAutospacing="0"/>
        <w:rPr>
          <w:rFonts w:ascii="Arial" w:hAnsi="Arial" w:cs="Arial"/>
          <w:color w:val="222222"/>
        </w:rPr>
      </w:pPr>
      <w:r>
        <w:rPr>
          <w:rFonts w:ascii="Arial" w:hAnsi="Arial" w:cs="Arial"/>
          <w:color w:val="222222"/>
        </w:rPr>
        <w:t>Ian</w:t>
      </w:r>
    </w:p>
    <w:p w14:paraId="190C7D0F" w14:textId="77777777" w:rsidR="00635FE8" w:rsidRPr="009E5D20" w:rsidRDefault="00635FE8" w:rsidP="00463268">
      <w:pPr>
        <w:pStyle w:val="NormalWeb"/>
        <w:shd w:val="clear" w:color="auto" w:fill="FFFFFF"/>
        <w:spacing w:before="0" w:beforeAutospacing="0" w:after="0" w:afterAutospacing="0"/>
        <w:rPr>
          <w:rFonts w:ascii="Arial" w:hAnsi="Arial" w:cs="Arial"/>
          <w:b/>
          <w:color w:val="222222"/>
        </w:rPr>
      </w:pPr>
    </w:p>
    <w:p w14:paraId="4E567C9F" w14:textId="77777777" w:rsidR="00635FE8" w:rsidRPr="009E5D20" w:rsidRDefault="00635FE8" w:rsidP="00463268">
      <w:pPr>
        <w:pStyle w:val="NormalWeb"/>
        <w:shd w:val="clear" w:color="auto" w:fill="FFFFFF"/>
        <w:spacing w:before="0" w:beforeAutospacing="0" w:after="0" w:afterAutospacing="0"/>
        <w:rPr>
          <w:rFonts w:ascii="Arial" w:hAnsi="Arial" w:cs="Arial"/>
          <w:b/>
          <w:color w:val="222222"/>
        </w:rPr>
      </w:pPr>
    </w:p>
    <w:p w14:paraId="5B81103B" w14:textId="0F2660A6" w:rsidR="00E80D90" w:rsidRPr="009E5D20" w:rsidRDefault="00E80D90" w:rsidP="00463268">
      <w:pPr>
        <w:pStyle w:val="NormalWeb"/>
        <w:shd w:val="clear" w:color="auto" w:fill="FFFFFF"/>
        <w:spacing w:before="0" w:beforeAutospacing="0" w:after="0" w:afterAutospacing="0"/>
        <w:rPr>
          <w:rFonts w:ascii="Arial" w:hAnsi="Arial" w:cs="Arial"/>
          <w:b/>
          <w:color w:val="222222"/>
        </w:rPr>
      </w:pPr>
      <w:r w:rsidRPr="009E5D20">
        <w:rPr>
          <w:rFonts w:ascii="Arial" w:hAnsi="Arial" w:cs="Arial"/>
          <w:b/>
          <w:color w:val="222222"/>
        </w:rPr>
        <w:t>Editor</w:t>
      </w:r>
    </w:p>
    <w:p w14:paraId="77C9944F" w14:textId="77777777" w:rsidR="00396D6B" w:rsidRPr="009E5D20" w:rsidRDefault="00396D6B" w:rsidP="00463268">
      <w:pPr>
        <w:pStyle w:val="NormalWeb"/>
        <w:shd w:val="clear" w:color="auto" w:fill="FFFFFF"/>
        <w:spacing w:before="0" w:beforeAutospacing="0" w:after="0" w:afterAutospacing="0"/>
        <w:rPr>
          <w:rFonts w:ascii="Arial" w:hAnsi="Arial" w:cs="Arial"/>
          <w:color w:val="222222"/>
        </w:rPr>
      </w:pPr>
    </w:p>
    <w:p w14:paraId="29609AA0" w14:textId="77777777" w:rsidR="00FF211C" w:rsidRPr="009E5D20" w:rsidRDefault="00FF211C"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1.</w:t>
      </w:r>
    </w:p>
    <w:p w14:paraId="4DBEFA5E" w14:textId="561CC93A"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It’s the scientists who have goals, not psychological science. So, maybe psychological scientists’ ?</w:t>
      </w:r>
    </w:p>
    <w:p w14:paraId="00A5F3DE" w14:textId="77777777" w:rsidR="00FF211C" w:rsidRPr="009E5D20" w:rsidRDefault="00FF211C" w:rsidP="00463268">
      <w:pPr>
        <w:pStyle w:val="NormalWeb"/>
        <w:shd w:val="clear" w:color="auto" w:fill="FFFFFF"/>
        <w:spacing w:before="0" w:beforeAutospacing="0" w:after="0" w:afterAutospacing="0"/>
        <w:rPr>
          <w:rFonts w:ascii="Arial" w:hAnsi="Arial" w:cs="Arial"/>
          <w:i/>
          <w:color w:val="222222"/>
        </w:rPr>
      </w:pPr>
    </w:p>
    <w:p w14:paraId="7D224DA1" w14:textId="499BDE02" w:rsidR="002C02E2" w:rsidRPr="009E5D20" w:rsidRDefault="000B688B"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Author response: I have changed this to follow your suggestion.</w:t>
      </w:r>
    </w:p>
    <w:p w14:paraId="45C63389" w14:textId="77777777" w:rsidR="00823CB7" w:rsidRPr="009E5D20" w:rsidRDefault="00823CB7" w:rsidP="00463268">
      <w:pPr>
        <w:pStyle w:val="NormalWeb"/>
        <w:shd w:val="clear" w:color="auto" w:fill="FFFFFF"/>
        <w:spacing w:before="0" w:beforeAutospacing="0" w:after="0" w:afterAutospacing="0"/>
        <w:rPr>
          <w:rFonts w:ascii="Arial" w:hAnsi="Arial" w:cs="Arial"/>
          <w:i/>
          <w:color w:val="222222"/>
        </w:rPr>
      </w:pPr>
    </w:p>
    <w:p w14:paraId="5BD87BD4" w14:textId="77777777" w:rsidR="00FF211C" w:rsidRPr="009E5D20" w:rsidRDefault="00FF211C" w:rsidP="00463268">
      <w:pPr>
        <w:pStyle w:val="NormalWeb"/>
        <w:shd w:val="clear" w:color="auto" w:fill="FFFFFF"/>
        <w:spacing w:before="0" w:beforeAutospacing="0" w:after="0" w:afterAutospacing="0"/>
        <w:rPr>
          <w:rFonts w:ascii="Arial" w:hAnsi="Arial" w:cs="Arial"/>
        </w:rPr>
      </w:pPr>
      <w:r w:rsidRPr="009E5D20">
        <w:rPr>
          <w:rFonts w:ascii="Arial" w:hAnsi="Arial" w:cs="Arial"/>
        </w:rPr>
        <w:t>2.</w:t>
      </w:r>
    </w:p>
    <w:p w14:paraId="025BBFB3" w14:textId="7FEDAB7B" w:rsidR="004E76D2" w:rsidRPr="009E5D20" w:rsidRDefault="004E76D2" w:rsidP="00463268">
      <w:pPr>
        <w:pStyle w:val="NormalWeb"/>
        <w:shd w:val="clear" w:color="auto" w:fill="FFFFFF"/>
        <w:spacing w:before="0" w:beforeAutospacing="0" w:after="0" w:afterAutospacing="0"/>
        <w:rPr>
          <w:rFonts w:ascii="Arial" w:hAnsi="Arial" w:cs="Arial"/>
        </w:rPr>
      </w:pPr>
      <w:r w:rsidRPr="009E5D20">
        <w:rPr>
          <w:rFonts w:ascii="Arial" w:hAnsi="Arial" w:cs="Arial"/>
        </w:rPr>
        <w:t>Actually, since the algorithm draws from a uniform distribution, it mimics selection bias – doing many tests and picking the significant one. P-hacking is often more strongly associated with small changes in the analysis. The difference is that p-hacking does not lead to a uniform distribution (but the typical ‘bump’ just below 0.05). Something to consider (see other reviewer comment).</w:t>
      </w:r>
    </w:p>
    <w:p w14:paraId="21DCF993" w14:textId="77777777" w:rsidR="00FF211C" w:rsidRPr="009E5D20" w:rsidRDefault="00FF211C" w:rsidP="00463268">
      <w:pPr>
        <w:pStyle w:val="NormalWeb"/>
        <w:shd w:val="clear" w:color="auto" w:fill="FFFFFF"/>
        <w:spacing w:before="0" w:beforeAutospacing="0" w:after="0" w:afterAutospacing="0"/>
        <w:rPr>
          <w:rFonts w:ascii="Arial" w:hAnsi="Arial" w:cs="Arial"/>
          <w:i/>
        </w:rPr>
      </w:pPr>
    </w:p>
    <w:p w14:paraId="065B580E" w14:textId="420BC9D9" w:rsidR="00376765" w:rsidRPr="009E5D20" w:rsidRDefault="00376765" w:rsidP="00463268">
      <w:pPr>
        <w:pStyle w:val="NormalWeb"/>
        <w:shd w:val="clear" w:color="auto" w:fill="FFFFFF"/>
        <w:spacing w:before="0" w:beforeAutospacing="0" w:after="0" w:afterAutospacing="0"/>
        <w:rPr>
          <w:rFonts w:ascii="Arial" w:hAnsi="Arial" w:cs="Arial"/>
          <w:i/>
        </w:rPr>
      </w:pPr>
      <w:r w:rsidRPr="009E5D20">
        <w:rPr>
          <w:rFonts w:ascii="Arial" w:hAnsi="Arial" w:cs="Arial"/>
          <w:i/>
        </w:rPr>
        <w:t xml:space="preserve">Author response: </w:t>
      </w:r>
      <w:r w:rsidR="002E716D" w:rsidRPr="009E5D20">
        <w:rPr>
          <w:rFonts w:ascii="Arial" w:hAnsi="Arial" w:cs="Arial"/>
          <w:i/>
        </w:rPr>
        <w:t>Thank you for raising this point – I respond to it in a reply to one of R1</w:t>
      </w:r>
      <w:r w:rsidR="00C824BC" w:rsidRPr="009E5D20">
        <w:rPr>
          <w:rFonts w:ascii="Arial" w:hAnsi="Arial" w:cs="Arial"/>
          <w:i/>
        </w:rPr>
        <w:t xml:space="preserve"> point 1</w:t>
      </w:r>
      <w:r w:rsidR="002E716D" w:rsidRPr="009E5D20">
        <w:rPr>
          <w:rFonts w:ascii="Arial" w:hAnsi="Arial" w:cs="Arial"/>
          <w:i/>
        </w:rPr>
        <w:t xml:space="preserve"> below.</w:t>
      </w:r>
    </w:p>
    <w:p w14:paraId="113055E1" w14:textId="77777777" w:rsidR="00376765" w:rsidRPr="009E5D20" w:rsidRDefault="00376765" w:rsidP="00463268">
      <w:pPr>
        <w:pStyle w:val="NormalWeb"/>
        <w:shd w:val="clear" w:color="auto" w:fill="FFFFFF"/>
        <w:spacing w:before="0" w:beforeAutospacing="0" w:after="0" w:afterAutospacing="0"/>
        <w:rPr>
          <w:rFonts w:ascii="Arial" w:hAnsi="Arial" w:cs="Arial"/>
          <w:color w:val="222222"/>
        </w:rPr>
      </w:pPr>
    </w:p>
    <w:p w14:paraId="0F8E896D" w14:textId="77777777" w:rsidR="00FF211C" w:rsidRPr="009E5D20" w:rsidRDefault="00FF211C"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3</w:t>
      </w:r>
    </w:p>
    <w:p w14:paraId="6CD37264" w14:textId="4C270242"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You write: “I refer to this approach as a form of machine learning so as to increase my chance of getting published”</w:t>
      </w:r>
      <w:r w:rsidR="00FF211C" w:rsidRPr="009E5D20">
        <w:rPr>
          <w:rFonts w:ascii="Arial" w:hAnsi="Arial" w:cs="Arial"/>
          <w:color w:val="222222"/>
        </w:rPr>
        <w:t>. M</w:t>
      </w:r>
      <w:r w:rsidRPr="009E5D20">
        <w:rPr>
          <w:rFonts w:ascii="Arial" w:hAnsi="Arial" w:cs="Arial"/>
          <w:color w:val="222222"/>
        </w:rPr>
        <w:t xml:space="preserve">ight be funnier to not make it about you, but write “I recommend researchers to </w:t>
      </w:r>
      <w:proofErr w:type="spellStart"/>
      <w:r w:rsidRPr="009E5D20">
        <w:rPr>
          <w:rFonts w:ascii="Arial" w:hAnsi="Arial" w:cs="Arial"/>
          <w:color w:val="222222"/>
        </w:rPr>
        <w:t>rfer</w:t>
      </w:r>
      <w:proofErr w:type="spellEnd"/>
      <w:r w:rsidRPr="009E5D20">
        <w:rPr>
          <w:rFonts w:ascii="Arial" w:hAnsi="Arial" w:cs="Arial"/>
          <w:color w:val="222222"/>
        </w:rPr>
        <w:t xml:space="preserve"> to this this procedure as a form of machine learning to increase their chances of getting published’. Maybe also change “procedure” to “statistical inference procedure”</w:t>
      </w:r>
    </w:p>
    <w:p w14:paraId="6B621A7F" w14:textId="77777777" w:rsidR="00FE63C8" w:rsidRPr="009E5D20" w:rsidRDefault="00FE63C8" w:rsidP="00463268">
      <w:pPr>
        <w:pStyle w:val="NormalWeb"/>
        <w:shd w:val="clear" w:color="auto" w:fill="FFFFFF"/>
        <w:spacing w:before="0" w:beforeAutospacing="0" w:after="0" w:afterAutospacing="0"/>
        <w:rPr>
          <w:rFonts w:ascii="Arial" w:hAnsi="Arial" w:cs="Arial"/>
          <w:i/>
          <w:color w:val="222222"/>
        </w:rPr>
      </w:pPr>
    </w:p>
    <w:p w14:paraId="0FAF5871" w14:textId="6136BAF8" w:rsidR="00823CB7" w:rsidRPr="009E5D20" w:rsidRDefault="000B688B"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Author response: I have changed this to follow your suggestion.</w:t>
      </w:r>
    </w:p>
    <w:p w14:paraId="21C14CE3" w14:textId="77777777" w:rsidR="00823CB7" w:rsidRPr="009E5D20" w:rsidRDefault="00823CB7" w:rsidP="00463268">
      <w:pPr>
        <w:pStyle w:val="NormalWeb"/>
        <w:shd w:val="clear" w:color="auto" w:fill="FFFFFF"/>
        <w:spacing w:before="0" w:beforeAutospacing="0" w:after="0" w:afterAutospacing="0"/>
        <w:rPr>
          <w:rFonts w:ascii="Arial" w:hAnsi="Arial" w:cs="Arial"/>
          <w:color w:val="222222"/>
        </w:rPr>
      </w:pPr>
    </w:p>
    <w:p w14:paraId="05E17A56" w14:textId="77777777" w:rsidR="00FF211C" w:rsidRPr="009E5D20" w:rsidRDefault="00FF211C"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4</w:t>
      </w:r>
    </w:p>
    <w:p w14:paraId="06D84AF6" w14:textId="6FB82146"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For the R code: probably funnier without the line: “# generate random numbers, stop when &lt; .05” – makes it more subtle.</w:t>
      </w:r>
    </w:p>
    <w:p w14:paraId="32C070BF" w14:textId="77777777"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And the following is not always the output, so I would delete it, and present only the code.</w:t>
      </w:r>
    </w:p>
    <w:p w14:paraId="1BB21DC4" w14:textId="196E1ECF"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 [1] "</w:t>
      </w:r>
      <w:proofErr w:type="spellStart"/>
      <w:r w:rsidRPr="009E5D20">
        <w:rPr>
          <w:rFonts w:ascii="Arial" w:hAnsi="Arial" w:cs="Arial"/>
          <w:color w:val="222222"/>
        </w:rPr>
        <w:t>p_ointless</w:t>
      </w:r>
      <w:proofErr w:type="spellEnd"/>
      <w:r w:rsidRPr="009E5D20">
        <w:rPr>
          <w:rFonts w:ascii="Arial" w:hAnsi="Arial" w:cs="Arial"/>
          <w:color w:val="222222"/>
        </w:rPr>
        <w:t xml:space="preserve"> = 0.03</w:t>
      </w:r>
    </w:p>
    <w:p w14:paraId="01E28682" w14:textId="77777777" w:rsidR="00FE63C8" w:rsidRPr="009E5D20" w:rsidRDefault="00FE63C8" w:rsidP="00463268">
      <w:pPr>
        <w:pStyle w:val="NormalWeb"/>
        <w:shd w:val="clear" w:color="auto" w:fill="FFFFFF"/>
        <w:spacing w:before="0" w:beforeAutospacing="0" w:after="0" w:afterAutospacing="0"/>
        <w:rPr>
          <w:rFonts w:ascii="Arial" w:hAnsi="Arial" w:cs="Arial"/>
          <w:i/>
          <w:color w:val="222222"/>
        </w:rPr>
      </w:pPr>
    </w:p>
    <w:p w14:paraId="215DD1B2" w14:textId="6CBE24F9" w:rsidR="00C25DE4" w:rsidRPr="009E5D20" w:rsidRDefault="000B688B"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Author response: I have changed this to follow your suggestion.</w:t>
      </w:r>
    </w:p>
    <w:p w14:paraId="30A0BC1F" w14:textId="77777777" w:rsidR="00C25DE4" w:rsidRPr="009E5D20" w:rsidRDefault="00C25DE4" w:rsidP="00463268">
      <w:pPr>
        <w:pStyle w:val="NormalWeb"/>
        <w:shd w:val="clear" w:color="auto" w:fill="FFFFFF"/>
        <w:spacing w:before="0" w:beforeAutospacing="0" w:after="0" w:afterAutospacing="0"/>
        <w:rPr>
          <w:rFonts w:ascii="Arial" w:hAnsi="Arial" w:cs="Arial"/>
          <w:color w:val="222222"/>
        </w:rPr>
      </w:pPr>
    </w:p>
    <w:p w14:paraId="1B2C9B88" w14:textId="1CB8E45B" w:rsidR="004E76D2" w:rsidRPr="009E5D20" w:rsidRDefault="00FE63C8"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5</w:t>
      </w:r>
    </w:p>
    <w:p w14:paraId="4B0F6AB6" w14:textId="2428E698"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 xml:space="preserve">You write: “Decisions made on the basis of traditional hacked p values and the pointless metric were then compared in a simulation study.” Maybe: “To evaluate the </w:t>
      </w:r>
      <w:r w:rsidRPr="009E5D20">
        <w:rPr>
          <w:rFonts w:ascii="Arial" w:hAnsi="Arial" w:cs="Arial"/>
          <w:color w:val="222222"/>
        </w:rPr>
        <w:lastRenderedPageBreak/>
        <w:t>performance of this highly advanced machine learning procedure compare p-hacked p values we performed a simulation study”.</w:t>
      </w:r>
    </w:p>
    <w:p w14:paraId="1FA0AA42" w14:textId="77777777" w:rsidR="00523C67" w:rsidRPr="009E5D20" w:rsidRDefault="00523C67" w:rsidP="00463268">
      <w:pPr>
        <w:pStyle w:val="NormalWeb"/>
        <w:shd w:val="clear" w:color="auto" w:fill="FFFFFF"/>
        <w:spacing w:before="0" w:beforeAutospacing="0" w:after="0" w:afterAutospacing="0"/>
        <w:rPr>
          <w:rFonts w:ascii="Arial" w:hAnsi="Arial" w:cs="Arial"/>
          <w:i/>
          <w:color w:val="222222"/>
        </w:rPr>
      </w:pPr>
    </w:p>
    <w:p w14:paraId="0CFC48B0" w14:textId="1014D133" w:rsidR="00584228" w:rsidRPr="009E5D20" w:rsidRDefault="000B688B"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Author response: I have changed this to follow your suggestion.</w:t>
      </w:r>
    </w:p>
    <w:p w14:paraId="53D77DA7" w14:textId="77777777" w:rsidR="00584228" w:rsidRPr="009E5D20" w:rsidRDefault="00584228" w:rsidP="00463268">
      <w:pPr>
        <w:pStyle w:val="NormalWeb"/>
        <w:shd w:val="clear" w:color="auto" w:fill="FFFFFF"/>
        <w:spacing w:before="0" w:beforeAutospacing="0" w:after="0" w:afterAutospacing="0"/>
        <w:rPr>
          <w:rFonts w:ascii="Arial" w:hAnsi="Arial" w:cs="Arial"/>
          <w:color w:val="222222"/>
        </w:rPr>
      </w:pPr>
    </w:p>
    <w:p w14:paraId="407F6A00" w14:textId="77777777" w:rsidR="0032461A" w:rsidRPr="009E5D20" w:rsidRDefault="0032461A"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6</w:t>
      </w:r>
    </w:p>
    <w:p w14:paraId="51E0BB04" w14:textId="5896A157"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You write: “Results demonstrated the results of pointless and traditional p-hacked results are congruent in 100% of cases.”</w:t>
      </w:r>
      <w:r w:rsidR="0032461A" w:rsidRPr="009E5D20">
        <w:rPr>
          <w:rFonts w:ascii="Arial" w:hAnsi="Arial" w:cs="Arial"/>
          <w:color w:val="222222"/>
        </w:rPr>
        <w:t xml:space="preserve"> </w:t>
      </w:r>
      <w:r w:rsidRPr="009E5D20">
        <w:rPr>
          <w:rFonts w:ascii="Arial" w:hAnsi="Arial" w:cs="Arial"/>
          <w:color w:val="222222"/>
        </w:rPr>
        <w:t xml:space="preserve">This is funny. An alternative would be: “The </w:t>
      </w:r>
      <w:proofErr w:type="spellStart"/>
      <w:r w:rsidRPr="009E5D20">
        <w:rPr>
          <w:rFonts w:ascii="Arial" w:hAnsi="Arial" w:cs="Arial"/>
          <w:color w:val="222222"/>
        </w:rPr>
        <w:t>p_ointless</w:t>
      </w:r>
      <w:proofErr w:type="spellEnd"/>
      <w:r w:rsidRPr="009E5D20">
        <w:rPr>
          <w:rFonts w:ascii="Arial" w:hAnsi="Arial" w:cs="Arial"/>
          <w:color w:val="222222"/>
        </w:rPr>
        <w:t xml:space="preserve"> procedure performed significantly better (</w:t>
      </w:r>
      <w:proofErr w:type="spellStart"/>
      <w:r w:rsidRPr="009E5D20">
        <w:rPr>
          <w:rFonts w:ascii="Arial" w:hAnsi="Arial" w:cs="Arial"/>
          <w:color w:val="222222"/>
        </w:rPr>
        <w:t>p_ointless</w:t>
      </w:r>
      <w:proofErr w:type="spellEnd"/>
      <w:r w:rsidRPr="009E5D20">
        <w:rPr>
          <w:rFonts w:ascii="Arial" w:hAnsi="Arial" w:cs="Arial"/>
          <w:color w:val="222222"/>
        </w:rPr>
        <w:t xml:space="preserve"> &lt; 0.05).”</w:t>
      </w:r>
    </w:p>
    <w:p w14:paraId="31079CAB" w14:textId="77777777" w:rsidR="0032461A" w:rsidRPr="009E5D20" w:rsidRDefault="0032461A" w:rsidP="00463268">
      <w:pPr>
        <w:pStyle w:val="NormalWeb"/>
        <w:shd w:val="clear" w:color="auto" w:fill="FFFFFF"/>
        <w:spacing w:before="0" w:beforeAutospacing="0" w:after="0" w:afterAutospacing="0"/>
        <w:rPr>
          <w:rFonts w:ascii="Arial" w:hAnsi="Arial" w:cs="Arial"/>
          <w:i/>
          <w:color w:val="222222"/>
        </w:rPr>
      </w:pPr>
    </w:p>
    <w:p w14:paraId="39D43FF3" w14:textId="25B87906" w:rsidR="00584228" w:rsidRPr="009E5D20" w:rsidRDefault="00584228"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Author response: I sort of like the reflexivity of this joke, but I think it might also be overkill</w:t>
      </w:r>
      <w:r w:rsidR="000A6F7C" w:rsidRPr="009E5D20">
        <w:rPr>
          <w:rFonts w:ascii="Arial" w:hAnsi="Arial" w:cs="Arial"/>
          <w:i/>
          <w:color w:val="222222"/>
        </w:rPr>
        <w:t>; I’ve kept the original.</w:t>
      </w:r>
    </w:p>
    <w:p w14:paraId="6A96E4CB" w14:textId="0C121C86" w:rsidR="00584228" w:rsidRPr="009E5D20" w:rsidRDefault="00584228" w:rsidP="00463268">
      <w:pPr>
        <w:pStyle w:val="NormalWeb"/>
        <w:shd w:val="clear" w:color="auto" w:fill="FFFFFF"/>
        <w:spacing w:before="0" w:beforeAutospacing="0" w:after="0" w:afterAutospacing="0"/>
        <w:rPr>
          <w:rFonts w:ascii="Arial" w:hAnsi="Arial" w:cs="Arial"/>
          <w:color w:val="222222"/>
        </w:rPr>
      </w:pPr>
    </w:p>
    <w:p w14:paraId="2DDCF056" w14:textId="0FFCDACD" w:rsidR="0032461A" w:rsidRPr="009E5D20" w:rsidRDefault="0032461A"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7</w:t>
      </w:r>
    </w:p>
    <w:p w14:paraId="24E81BEE" w14:textId="2969106E"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The sentence: “As such, this minor discrepancy is easily ignored.” can go.</w:t>
      </w:r>
    </w:p>
    <w:p w14:paraId="4F01460A" w14:textId="77777777" w:rsidR="0032461A" w:rsidRPr="009E5D20" w:rsidRDefault="0032461A" w:rsidP="00463268">
      <w:pPr>
        <w:pStyle w:val="NormalWeb"/>
        <w:shd w:val="clear" w:color="auto" w:fill="FFFFFF"/>
        <w:spacing w:before="0" w:beforeAutospacing="0" w:after="0" w:afterAutospacing="0"/>
        <w:rPr>
          <w:rFonts w:ascii="Arial" w:hAnsi="Arial" w:cs="Arial"/>
          <w:i/>
          <w:color w:val="222222"/>
        </w:rPr>
      </w:pPr>
    </w:p>
    <w:p w14:paraId="507A80C7" w14:textId="52B45654" w:rsidR="00E03401" w:rsidRPr="009E5D20" w:rsidRDefault="00E03401"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Author response: Removed</w:t>
      </w:r>
      <w:r w:rsidR="000B688B" w:rsidRPr="009E5D20">
        <w:rPr>
          <w:rFonts w:ascii="Arial" w:hAnsi="Arial" w:cs="Arial"/>
          <w:i/>
          <w:color w:val="222222"/>
        </w:rPr>
        <w:t xml:space="preserve"> as suggested</w:t>
      </w:r>
    </w:p>
    <w:p w14:paraId="3EA80FFF" w14:textId="7EE8D39B" w:rsidR="00E03401" w:rsidRPr="009E5D20" w:rsidRDefault="00E03401" w:rsidP="00463268">
      <w:pPr>
        <w:pStyle w:val="NormalWeb"/>
        <w:shd w:val="clear" w:color="auto" w:fill="FFFFFF"/>
        <w:spacing w:before="0" w:beforeAutospacing="0" w:after="0" w:afterAutospacing="0"/>
        <w:rPr>
          <w:rFonts w:ascii="Arial" w:hAnsi="Arial" w:cs="Arial"/>
          <w:color w:val="222222"/>
        </w:rPr>
      </w:pPr>
    </w:p>
    <w:p w14:paraId="450AE9AE" w14:textId="4EB3822A" w:rsidR="0032461A" w:rsidRPr="009E5D20" w:rsidRDefault="0032461A"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8</w:t>
      </w:r>
    </w:p>
    <w:p w14:paraId="77844AD4" w14:textId="239F6C16"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You write: “More importantly, execution time for pointless is less than one second, whereas traditional p-hacking techniques can take hours or days.” Maybe add: “in addition to the years of indoctrination needed to get naïve young scholars to believe that “this is how everyone does it”.</w:t>
      </w:r>
    </w:p>
    <w:p w14:paraId="36024EF3" w14:textId="77777777" w:rsidR="0032461A" w:rsidRPr="009E5D20" w:rsidRDefault="0032461A" w:rsidP="00463268">
      <w:pPr>
        <w:pStyle w:val="NormalWeb"/>
        <w:shd w:val="clear" w:color="auto" w:fill="FFFFFF"/>
        <w:spacing w:before="0" w:beforeAutospacing="0" w:after="0" w:afterAutospacing="0"/>
        <w:rPr>
          <w:rFonts w:ascii="Arial" w:hAnsi="Arial" w:cs="Arial"/>
          <w:color w:val="222222"/>
        </w:rPr>
      </w:pPr>
    </w:p>
    <w:p w14:paraId="135EE058" w14:textId="34CDD83B" w:rsidR="00097BF7" w:rsidRPr="009E5D20" w:rsidRDefault="00097BF7"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 xml:space="preserve">Author response: </w:t>
      </w:r>
      <w:r w:rsidR="00C67A12">
        <w:rPr>
          <w:rFonts w:ascii="Arial" w:hAnsi="Arial" w:cs="Arial"/>
          <w:i/>
          <w:color w:val="222222"/>
        </w:rPr>
        <w:t>Changed to “</w:t>
      </w:r>
      <w:r w:rsidR="00C67A12" w:rsidRPr="00C67A12">
        <w:rPr>
          <w:rFonts w:ascii="Arial" w:hAnsi="Arial" w:cs="Arial"/>
          <w:i/>
          <w:color w:val="222222"/>
          <w:lang w:val="en-GB"/>
        </w:rPr>
        <w:t>More importantly, execution time for p</w:t>
      </w:r>
      <w:r w:rsidR="00C67A12" w:rsidRPr="00C67A12">
        <w:rPr>
          <w:rFonts w:ascii="Arial" w:hAnsi="Arial" w:cs="Arial"/>
          <w:i/>
          <w:color w:val="222222"/>
          <w:vertAlign w:val="subscript"/>
          <w:lang w:val="en-GB"/>
        </w:rPr>
        <w:t xml:space="preserve">ointless </w:t>
      </w:r>
      <w:r w:rsidR="00C67A12" w:rsidRPr="00C67A12">
        <w:rPr>
          <w:rFonts w:ascii="Arial" w:hAnsi="Arial" w:cs="Arial"/>
          <w:i/>
          <w:color w:val="222222"/>
          <w:lang w:val="en-GB"/>
        </w:rPr>
        <w:t xml:space="preserve">is less than one second, whereas traditional p-hacking techniques can take hours or days to apply </w:t>
      </w:r>
      <w:r w:rsidR="00E815CB" w:rsidRPr="00E815CB">
        <w:rPr>
          <w:rFonts w:ascii="Arial" w:hAnsi="Arial" w:cs="Arial"/>
          <w:i/>
          <w:color w:val="222222"/>
          <w:lang w:val="en-GB"/>
        </w:rPr>
        <w:t>– not to mention the years of normalization of p-hacking practices.</w:t>
      </w:r>
      <w:r w:rsidR="00E815CB">
        <w:rPr>
          <w:rFonts w:ascii="Arial" w:hAnsi="Arial" w:cs="Arial"/>
          <w:i/>
          <w:color w:val="222222"/>
          <w:lang w:val="en-GB"/>
        </w:rPr>
        <w:t>”</w:t>
      </w:r>
    </w:p>
    <w:p w14:paraId="2937B143" w14:textId="6E90828C" w:rsidR="004E76D2" w:rsidRPr="009E5D20" w:rsidRDefault="004E76D2" w:rsidP="00463268">
      <w:pPr>
        <w:pStyle w:val="NormalWeb"/>
        <w:shd w:val="clear" w:color="auto" w:fill="FFFFFF"/>
        <w:spacing w:before="0" w:beforeAutospacing="0" w:after="0" w:afterAutospacing="0"/>
        <w:rPr>
          <w:rFonts w:ascii="Arial" w:hAnsi="Arial" w:cs="Arial"/>
          <w:color w:val="222222"/>
        </w:rPr>
      </w:pPr>
    </w:p>
    <w:p w14:paraId="38ED3849" w14:textId="77777777" w:rsidR="00396D6B" w:rsidRPr="009E5D20" w:rsidRDefault="00396D6B" w:rsidP="00463268">
      <w:pPr>
        <w:pStyle w:val="NormalWeb"/>
        <w:shd w:val="clear" w:color="auto" w:fill="FFFFFF"/>
        <w:spacing w:before="0" w:beforeAutospacing="0" w:after="0" w:afterAutospacing="0"/>
        <w:rPr>
          <w:rFonts w:ascii="Arial" w:hAnsi="Arial" w:cs="Arial"/>
          <w:color w:val="222222"/>
        </w:rPr>
      </w:pPr>
    </w:p>
    <w:p w14:paraId="5CA17D10" w14:textId="3A950FDB" w:rsidR="004E76D2" w:rsidRPr="009E5D20" w:rsidRDefault="004E76D2" w:rsidP="00463268">
      <w:pPr>
        <w:pStyle w:val="NormalWeb"/>
        <w:shd w:val="clear" w:color="auto" w:fill="FFFFFF"/>
        <w:spacing w:before="0" w:beforeAutospacing="0" w:after="0" w:afterAutospacing="0"/>
        <w:rPr>
          <w:rFonts w:ascii="Arial" w:hAnsi="Arial" w:cs="Arial"/>
          <w:b/>
          <w:color w:val="222222"/>
        </w:rPr>
      </w:pPr>
      <w:r w:rsidRPr="009E5D20">
        <w:rPr>
          <w:rFonts w:ascii="Arial" w:hAnsi="Arial" w:cs="Arial"/>
          <w:b/>
          <w:color w:val="222222"/>
        </w:rPr>
        <w:t xml:space="preserve">Reviewer 1: </w:t>
      </w:r>
      <w:proofErr w:type="spellStart"/>
      <w:r w:rsidRPr="009E5D20">
        <w:rPr>
          <w:rFonts w:ascii="Arial" w:hAnsi="Arial" w:cs="Arial"/>
          <w:b/>
          <w:color w:val="222222"/>
        </w:rPr>
        <w:t>Neuroskeptic</w:t>
      </w:r>
      <w:proofErr w:type="spellEnd"/>
      <w:r w:rsidRPr="009E5D20">
        <w:rPr>
          <w:rFonts w:ascii="Arial" w:hAnsi="Arial" w:cs="Arial"/>
          <w:b/>
          <w:color w:val="222222"/>
        </w:rPr>
        <w:t> </w:t>
      </w:r>
    </w:p>
    <w:p w14:paraId="15098F7B" w14:textId="4DF093BB" w:rsidR="00396D6B" w:rsidRPr="009E5D20" w:rsidRDefault="00396D6B" w:rsidP="00463268">
      <w:pPr>
        <w:pStyle w:val="NormalWeb"/>
        <w:shd w:val="clear" w:color="auto" w:fill="FFFFFF"/>
        <w:spacing w:before="0" w:beforeAutospacing="0" w:after="0" w:afterAutospacing="0"/>
        <w:rPr>
          <w:rFonts w:ascii="Arial" w:hAnsi="Arial" w:cs="Arial"/>
          <w:color w:val="222222"/>
        </w:rPr>
      </w:pPr>
    </w:p>
    <w:p w14:paraId="21605529" w14:textId="07AFD2C6" w:rsidR="00BF711E" w:rsidRPr="009E5D20" w:rsidRDefault="00BF711E"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1</w:t>
      </w:r>
    </w:p>
    <w:p w14:paraId="69886710" w14:textId="7F951312"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In this article, the author presents a simple method to "greatly accelerate and streamline the p-hacking process: generating random numbers that are &lt; .05". The method is an R script that repeatedly generates numbers between 0 and 1 and returns the first one to pass the test of being &lt; 0.05.</w:t>
      </w:r>
    </w:p>
    <w:p w14:paraId="1F7AB452" w14:textId="4AF27B98"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The article is, of course, tongue in cheek with the point being that p-hacking is equivalent to random number generation until a significant value is obtained. The message is that p-hacked p-values are completely meaningless, so we might as well save time and just generate random numbers instead.</w:t>
      </w:r>
    </w:p>
    <w:p w14:paraId="454A247A" w14:textId="62FE4248"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I am sympathetic to this point of view and I found the article amusing. However, I am not sure that "p-hacking is equivalent to infinite random number generation" is true, or at least, I don't think we can assume that it is true.</w:t>
      </w:r>
    </w:p>
    <w:p w14:paraId="122D6C1B" w14:textId="28D4B212"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For a given dataset, it might or might not be possible to obtain a p &lt;0.05 result by p-hacking. I suspect that for the 'average' psychology dataset it would be possible to do this, but this is just an intuition.</w:t>
      </w:r>
    </w:p>
    <w:p w14:paraId="52064D7F" w14:textId="1FD6BCBC"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 xml:space="preserve">To put it another way, I am not sure how many effective degrees of freedom there are in the analysis of the average dataset. Clearly, there are usually thousands if not millions of combinations of analysis choices that one could make, but many of these will give correlated results (similar p-values) because they are minor variations of </w:t>
      </w:r>
      <w:r w:rsidRPr="009E5D20">
        <w:rPr>
          <w:rFonts w:ascii="Arial" w:hAnsi="Arial" w:cs="Arial"/>
          <w:color w:val="222222"/>
        </w:rPr>
        <w:lastRenderedPageBreak/>
        <w:t>each other, so the effective degrees of freedom (or number of independent p values we can generate) is lower than one might naively calculate.</w:t>
      </w:r>
    </w:p>
    <w:p w14:paraId="33F263BB" w14:textId="5ACA6254"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It might be that even intense p-hacking of a dataset is only equivalent to the generation of, say, a handful of independent random p-values, in which case there is no guarantee that p&lt;0.05 would be achieved. In that case, p&lt;0.05 results would still be worth something, although less than their "face value", because they would be more likely to occur under H1 than H0.</w:t>
      </w:r>
    </w:p>
    <w:p w14:paraId="23FCF62C" w14:textId="0FF62028"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 xml:space="preserve">On the other hand, if the effective degrees of freedom is in the hundreds, at least one p&lt;0.05 is virtually certain, and p&lt;0.05 really would be meaningless. Under this assumption, </w:t>
      </w:r>
      <w:proofErr w:type="spellStart"/>
      <w:r w:rsidRPr="009E5D20">
        <w:rPr>
          <w:rFonts w:ascii="Arial" w:hAnsi="Arial" w:cs="Arial"/>
          <w:color w:val="222222"/>
        </w:rPr>
        <w:t>p_ointless</w:t>
      </w:r>
      <w:proofErr w:type="spellEnd"/>
      <w:r w:rsidRPr="009E5D20">
        <w:rPr>
          <w:rFonts w:ascii="Arial" w:hAnsi="Arial" w:cs="Arial"/>
          <w:color w:val="222222"/>
        </w:rPr>
        <w:t xml:space="preserve"> would indeed be a good model for the average p-hacker's work.</w:t>
      </w:r>
    </w:p>
    <w:p w14:paraId="5E3B45FB" w14:textId="58E8BCF2"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So I think the author needs to, at the least, acknowledge somehow that the whole joke rests on an assumption about the effectiveness of p-hacking. Perhaps they could acknowledge that the "while loop" would not, in fact, run indefinitely in the case of real p-hacking, but that the chance of finding at least one p&lt;0.05 quickly reaches a high value the more cycles are allowed, e.g. the chance is &gt;50% after just 14 cycles (.95^14 = 0.488).</w:t>
      </w:r>
    </w:p>
    <w:p w14:paraId="22F8A5D9" w14:textId="5D25F144"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Ideally, the author should then either find a paper in which someone estimated the effective degrees of analytic freedom in the average dataset (it may well have been done), or run such a study themselves. (I suspect that calculating the degrees of freedom would be easy once we know the number of variables and the correlations between them; so it would first be necessary to estimate the average number of variables in a psychology dataset and the collinearity between them.)</w:t>
      </w:r>
    </w:p>
    <w:p w14:paraId="48C77F1F" w14:textId="77777777" w:rsidR="0017446E" w:rsidRPr="009E5D20" w:rsidRDefault="0017446E" w:rsidP="00463268">
      <w:pPr>
        <w:pStyle w:val="NormalWeb"/>
        <w:shd w:val="clear" w:color="auto" w:fill="FFFFFF"/>
        <w:spacing w:before="0" w:beforeAutospacing="0" w:after="0" w:afterAutospacing="0"/>
        <w:rPr>
          <w:rFonts w:ascii="Arial" w:hAnsi="Arial" w:cs="Arial"/>
          <w:i/>
          <w:color w:val="222222"/>
        </w:rPr>
      </w:pPr>
    </w:p>
    <w:p w14:paraId="4B75736C" w14:textId="77777777" w:rsidR="00AB4BBE" w:rsidRPr="009E5D20" w:rsidRDefault="006C7C42"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 xml:space="preserve">Author response: </w:t>
      </w:r>
    </w:p>
    <w:p w14:paraId="2E8864D0" w14:textId="036B6E5C" w:rsidR="00D46D4D" w:rsidRPr="009E5D20" w:rsidRDefault="00D46D4D"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T</w:t>
      </w:r>
      <w:r w:rsidR="006C7C42" w:rsidRPr="009E5D20">
        <w:rPr>
          <w:rFonts w:ascii="Arial" w:hAnsi="Arial" w:cs="Arial"/>
          <w:i/>
          <w:color w:val="222222"/>
        </w:rPr>
        <w:t xml:space="preserve">hank </w:t>
      </w:r>
      <w:r w:rsidRPr="009E5D20">
        <w:rPr>
          <w:rFonts w:ascii="Arial" w:hAnsi="Arial" w:cs="Arial"/>
          <w:i/>
          <w:color w:val="222222"/>
        </w:rPr>
        <w:t xml:space="preserve">you for these points – they were useful to chew on. </w:t>
      </w:r>
    </w:p>
    <w:p w14:paraId="07C51BDC" w14:textId="77777777" w:rsidR="00C226FC" w:rsidRPr="009E5D20" w:rsidRDefault="00C226FC" w:rsidP="00463268">
      <w:pPr>
        <w:pStyle w:val="NormalWeb"/>
        <w:shd w:val="clear" w:color="auto" w:fill="FFFFFF"/>
        <w:spacing w:before="0" w:beforeAutospacing="0" w:after="0" w:afterAutospacing="0"/>
        <w:rPr>
          <w:rFonts w:ascii="Arial" w:hAnsi="Arial" w:cs="Arial"/>
          <w:i/>
          <w:color w:val="222222"/>
        </w:rPr>
      </w:pPr>
    </w:p>
    <w:p w14:paraId="1F754EBD" w14:textId="5327C746" w:rsidR="00E40A97" w:rsidRPr="009E5D20" w:rsidRDefault="00D46D4D"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 xml:space="preserve">With regard to some of your points as well as </w:t>
      </w:r>
      <w:r w:rsidR="008F20CA" w:rsidRPr="009E5D20">
        <w:rPr>
          <w:rFonts w:ascii="Arial" w:hAnsi="Arial" w:cs="Arial"/>
          <w:i/>
          <w:color w:val="222222"/>
        </w:rPr>
        <w:t>E</w:t>
      </w:r>
      <w:r w:rsidRPr="009E5D20">
        <w:rPr>
          <w:rFonts w:ascii="Arial" w:hAnsi="Arial" w:cs="Arial"/>
          <w:i/>
          <w:color w:val="222222"/>
        </w:rPr>
        <w:t>ditor</w:t>
      </w:r>
      <w:r w:rsidR="008F20CA" w:rsidRPr="009E5D20">
        <w:rPr>
          <w:rFonts w:ascii="Arial" w:hAnsi="Arial" w:cs="Arial"/>
          <w:i/>
          <w:color w:val="222222"/>
        </w:rPr>
        <w:t xml:space="preserve"> </w:t>
      </w:r>
      <w:r w:rsidRPr="009E5D20">
        <w:rPr>
          <w:rFonts w:ascii="Arial" w:hAnsi="Arial" w:cs="Arial"/>
          <w:i/>
          <w:color w:val="222222"/>
        </w:rPr>
        <w:t xml:space="preserve">comment </w:t>
      </w:r>
      <w:r w:rsidR="008F20CA" w:rsidRPr="009E5D20">
        <w:rPr>
          <w:rFonts w:ascii="Arial" w:hAnsi="Arial" w:cs="Arial"/>
          <w:i/>
          <w:color w:val="222222"/>
        </w:rPr>
        <w:t xml:space="preserve">2 </w:t>
      </w:r>
      <w:r w:rsidRPr="009E5D20">
        <w:rPr>
          <w:rFonts w:ascii="Arial" w:hAnsi="Arial" w:cs="Arial"/>
          <w:i/>
          <w:color w:val="222222"/>
        </w:rPr>
        <w:t xml:space="preserve">above, I should note that my choice of implementation of the </w:t>
      </w:r>
      <w:proofErr w:type="spellStart"/>
      <w:r w:rsidRPr="009E5D20">
        <w:rPr>
          <w:rFonts w:ascii="Arial" w:hAnsi="Arial" w:cs="Arial"/>
          <w:i/>
          <w:color w:val="222222"/>
        </w:rPr>
        <w:t>p_ointless</w:t>
      </w:r>
      <w:proofErr w:type="spellEnd"/>
      <w:r w:rsidRPr="009E5D20">
        <w:rPr>
          <w:rFonts w:ascii="Arial" w:hAnsi="Arial" w:cs="Arial"/>
          <w:i/>
          <w:color w:val="222222"/>
        </w:rPr>
        <w:t xml:space="preserve"> algorithm here </w:t>
      </w:r>
      <w:r w:rsidR="00804E16">
        <w:rPr>
          <w:rFonts w:ascii="Arial" w:hAnsi="Arial" w:cs="Arial"/>
          <w:i/>
          <w:color w:val="222222"/>
        </w:rPr>
        <w:t>would be better stated as</w:t>
      </w:r>
      <w:r w:rsidRPr="009E5D20">
        <w:rPr>
          <w:rFonts w:ascii="Arial" w:hAnsi="Arial" w:cs="Arial"/>
          <w:i/>
          <w:color w:val="222222"/>
        </w:rPr>
        <w:t xml:space="preserve"> intend</w:t>
      </w:r>
      <w:r w:rsidR="00804E16">
        <w:rPr>
          <w:rFonts w:ascii="Arial" w:hAnsi="Arial" w:cs="Arial"/>
          <w:i/>
          <w:color w:val="222222"/>
        </w:rPr>
        <w:t>ing</w:t>
      </w:r>
      <w:r w:rsidRPr="009E5D20">
        <w:rPr>
          <w:rFonts w:ascii="Arial" w:hAnsi="Arial" w:cs="Arial"/>
          <w:i/>
          <w:color w:val="222222"/>
        </w:rPr>
        <w:t xml:space="preserve"> to </w:t>
      </w:r>
      <w:r w:rsidR="005F26B5" w:rsidRPr="009E5D20">
        <w:rPr>
          <w:rFonts w:ascii="Arial" w:hAnsi="Arial" w:cs="Arial"/>
          <w:i/>
          <w:color w:val="222222"/>
        </w:rPr>
        <w:t xml:space="preserve">demonstrate its </w:t>
      </w:r>
      <w:r w:rsidRPr="009E5D20">
        <w:rPr>
          <w:rFonts w:ascii="Arial" w:hAnsi="Arial" w:cs="Arial"/>
          <w:i/>
          <w:color w:val="222222"/>
        </w:rPr>
        <w:t xml:space="preserve">utility via the congruence of its outcomes with traditional p-hacking </w:t>
      </w:r>
      <w:r w:rsidR="008A30C5" w:rsidRPr="009E5D20">
        <w:rPr>
          <w:rFonts w:ascii="Arial" w:hAnsi="Arial" w:cs="Arial"/>
          <w:i/>
          <w:color w:val="222222"/>
        </w:rPr>
        <w:t xml:space="preserve">(i.e., always producing significant results) </w:t>
      </w:r>
      <w:r w:rsidRPr="009E5D20">
        <w:rPr>
          <w:rFonts w:ascii="Arial" w:hAnsi="Arial" w:cs="Arial"/>
          <w:i/>
          <w:color w:val="222222"/>
        </w:rPr>
        <w:t xml:space="preserve">rather than </w:t>
      </w:r>
      <w:r w:rsidR="00020D39" w:rsidRPr="009E5D20">
        <w:rPr>
          <w:rFonts w:ascii="Arial" w:hAnsi="Arial" w:cs="Arial"/>
          <w:i/>
          <w:color w:val="222222"/>
        </w:rPr>
        <w:t xml:space="preserve">any </w:t>
      </w:r>
      <w:r w:rsidR="00C35D83" w:rsidRPr="009E5D20">
        <w:rPr>
          <w:rFonts w:ascii="Arial" w:hAnsi="Arial" w:cs="Arial"/>
          <w:i/>
          <w:color w:val="222222"/>
        </w:rPr>
        <w:t xml:space="preserve">claim of </w:t>
      </w:r>
      <w:r w:rsidRPr="009E5D20">
        <w:rPr>
          <w:rFonts w:ascii="Arial" w:hAnsi="Arial" w:cs="Arial"/>
          <w:i/>
          <w:color w:val="222222"/>
        </w:rPr>
        <w:t xml:space="preserve">correspondence </w:t>
      </w:r>
      <w:r w:rsidR="00020D39" w:rsidRPr="009E5D20">
        <w:rPr>
          <w:rFonts w:ascii="Arial" w:hAnsi="Arial" w:cs="Arial"/>
          <w:i/>
          <w:color w:val="222222"/>
        </w:rPr>
        <w:t>between</w:t>
      </w:r>
      <w:r w:rsidRPr="009E5D20">
        <w:rPr>
          <w:rFonts w:ascii="Arial" w:hAnsi="Arial" w:cs="Arial"/>
          <w:i/>
          <w:color w:val="222222"/>
        </w:rPr>
        <w:t xml:space="preserve"> its </w:t>
      </w:r>
      <w:r w:rsidR="005F26B5" w:rsidRPr="009E5D20">
        <w:rPr>
          <w:rFonts w:ascii="Arial" w:hAnsi="Arial" w:cs="Arial"/>
          <w:i/>
          <w:color w:val="222222"/>
        </w:rPr>
        <w:t xml:space="preserve">implementation </w:t>
      </w:r>
      <w:r w:rsidR="00E11552" w:rsidRPr="009E5D20">
        <w:rPr>
          <w:rFonts w:ascii="Arial" w:hAnsi="Arial" w:cs="Arial"/>
          <w:i/>
          <w:color w:val="222222"/>
        </w:rPr>
        <w:t xml:space="preserve">and </w:t>
      </w:r>
      <w:r w:rsidRPr="009E5D20">
        <w:rPr>
          <w:rFonts w:ascii="Arial" w:hAnsi="Arial" w:cs="Arial"/>
          <w:i/>
          <w:color w:val="222222"/>
        </w:rPr>
        <w:t>the behaviour of p-hacking</w:t>
      </w:r>
      <w:r w:rsidR="001A35AB" w:rsidRPr="009E5D20">
        <w:rPr>
          <w:rFonts w:ascii="Arial" w:hAnsi="Arial" w:cs="Arial"/>
          <w:i/>
          <w:color w:val="222222"/>
        </w:rPr>
        <w:t xml:space="preserve"> a given p value</w:t>
      </w:r>
      <w:r w:rsidRPr="009E5D20">
        <w:rPr>
          <w:rFonts w:ascii="Arial" w:hAnsi="Arial" w:cs="Arial"/>
          <w:i/>
          <w:color w:val="222222"/>
        </w:rPr>
        <w:t xml:space="preserve">. That is, I’m simply making the point that “a determined p-hacker will always find a significant result”. </w:t>
      </w:r>
    </w:p>
    <w:p w14:paraId="10149650" w14:textId="77777777" w:rsidR="00E40A97" w:rsidRPr="009E5D20" w:rsidRDefault="00E40A97" w:rsidP="00463268">
      <w:pPr>
        <w:pStyle w:val="NormalWeb"/>
        <w:shd w:val="clear" w:color="auto" w:fill="FFFFFF"/>
        <w:spacing w:before="0" w:beforeAutospacing="0" w:after="0" w:afterAutospacing="0"/>
        <w:rPr>
          <w:rFonts w:ascii="Arial" w:hAnsi="Arial" w:cs="Arial"/>
          <w:i/>
          <w:color w:val="222222"/>
        </w:rPr>
      </w:pPr>
    </w:p>
    <w:p w14:paraId="44EDC86B" w14:textId="38149ED3" w:rsidR="00CE50DD" w:rsidRPr="009E5D20" w:rsidRDefault="00D46D4D"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R2 raises interesting questions here about the limited degrees of freedom in p-hacking</w:t>
      </w:r>
      <w:r w:rsidR="005C1DD6" w:rsidRPr="009E5D20">
        <w:rPr>
          <w:rFonts w:ascii="Arial" w:hAnsi="Arial" w:cs="Arial"/>
          <w:i/>
          <w:color w:val="222222"/>
        </w:rPr>
        <w:t xml:space="preserve">. However, I </w:t>
      </w:r>
      <w:r w:rsidRPr="009E5D20">
        <w:rPr>
          <w:rFonts w:ascii="Arial" w:hAnsi="Arial" w:cs="Arial"/>
          <w:i/>
          <w:color w:val="222222"/>
        </w:rPr>
        <w:t>think the</w:t>
      </w:r>
      <w:r w:rsidR="005C1DD6" w:rsidRPr="009E5D20">
        <w:rPr>
          <w:rFonts w:ascii="Arial" w:hAnsi="Arial" w:cs="Arial"/>
          <w:i/>
          <w:color w:val="222222"/>
        </w:rPr>
        <w:t>se</w:t>
      </w:r>
      <w:r w:rsidRPr="009E5D20">
        <w:rPr>
          <w:rFonts w:ascii="Arial" w:hAnsi="Arial" w:cs="Arial"/>
          <w:i/>
          <w:color w:val="222222"/>
        </w:rPr>
        <w:t xml:space="preserve"> comments </w:t>
      </w:r>
      <w:r w:rsidR="005C1DD6" w:rsidRPr="009E5D20">
        <w:rPr>
          <w:rFonts w:ascii="Arial" w:hAnsi="Arial" w:cs="Arial"/>
          <w:i/>
          <w:color w:val="222222"/>
        </w:rPr>
        <w:t xml:space="preserve">demonstrate a possible lack of expertise in the dark arts of p-hacking, or possibly </w:t>
      </w:r>
      <w:r w:rsidR="005B1361" w:rsidRPr="009E5D20">
        <w:rPr>
          <w:rFonts w:ascii="Arial" w:hAnsi="Arial" w:cs="Arial"/>
          <w:i/>
          <w:color w:val="222222"/>
        </w:rPr>
        <w:t xml:space="preserve">has </w:t>
      </w:r>
      <w:r w:rsidR="005C1DD6" w:rsidRPr="009E5D20">
        <w:rPr>
          <w:rFonts w:ascii="Arial" w:hAnsi="Arial" w:cs="Arial"/>
          <w:i/>
          <w:color w:val="222222"/>
        </w:rPr>
        <w:t>a</w:t>
      </w:r>
      <w:r w:rsidR="005B1361" w:rsidRPr="009E5D20">
        <w:rPr>
          <w:rFonts w:ascii="Arial" w:hAnsi="Arial" w:cs="Arial"/>
          <w:i/>
          <w:color w:val="222222"/>
        </w:rPr>
        <w:t xml:space="preserve">n advanced and debilitating </w:t>
      </w:r>
      <w:r w:rsidR="005C1DD6" w:rsidRPr="009E5D20">
        <w:rPr>
          <w:rFonts w:ascii="Arial" w:hAnsi="Arial" w:cs="Arial"/>
          <w:i/>
          <w:color w:val="222222"/>
        </w:rPr>
        <w:t xml:space="preserve">case of research </w:t>
      </w:r>
      <w:r w:rsidR="009A2F95" w:rsidRPr="009E5D20">
        <w:rPr>
          <w:rFonts w:ascii="Arial" w:hAnsi="Arial" w:cs="Arial"/>
          <w:i/>
          <w:color w:val="222222"/>
        </w:rPr>
        <w:t>integrity</w:t>
      </w:r>
      <w:r w:rsidR="005C1DD6" w:rsidRPr="009E5D20">
        <w:rPr>
          <w:rFonts w:ascii="Arial" w:hAnsi="Arial" w:cs="Arial"/>
          <w:i/>
          <w:color w:val="222222"/>
        </w:rPr>
        <w:t>. Poorly justified outlier removal can produce significant results from any dataset, unless the sample size is very low. And, in such cases, the line between removing data points and adding a few is relatively arbitrary</w:t>
      </w:r>
      <w:r w:rsidR="0052530C" w:rsidRPr="009E5D20">
        <w:rPr>
          <w:rFonts w:ascii="Arial" w:hAnsi="Arial" w:cs="Arial"/>
          <w:i/>
          <w:color w:val="222222"/>
        </w:rPr>
        <w:t>. That i</w:t>
      </w:r>
      <w:r w:rsidR="0060417F" w:rsidRPr="009E5D20">
        <w:rPr>
          <w:rFonts w:ascii="Arial" w:hAnsi="Arial" w:cs="Arial"/>
          <w:i/>
          <w:color w:val="222222"/>
        </w:rPr>
        <w:t>s,</w:t>
      </w:r>
      <w:r w:rsidR="0052530C" w:rsidRPr="009E5D20">
        <w:rPr>
          <w:rFonts w:ascii="Arial" w:hAnsi="Arial" w:cs="Arial"/>
          <w:i/>
          <w:color w:val="222222"/>
        </w:rPr>
        <w:t xml:space="preserve"> </w:t>
      </w:r>
      <w:proofErr w:type="spellStart"/>
      <w:r w:rsidR="0052530C" w:rsidRPr="009E5D20">
        <w:rPr>
          <w:rFonts w:ascii="Arial" w:hAnsi="Arial" w:cs="Arial"/>
          <w:i/>
          <w:color w:val="222222"/>
        </w:rPr>
        <w:t>p_ointless</w:t>
      </w:r>
      <w:proofErr w:type="spellEnd"/>
      <w:r w:rsidR="0052530C" w:rsidRPr="009E5D20">
        <w:rPr>
          <w:rFonts w:ascii="Arial" w:hAnsi="Arial" w:cs="Arial"/>
          <w:i/>
          <w:color w:val="222222"/>
        </w:rPr>
        <w:t xml:space="preserve"> simulates the inevitable dichotomous conclusion that a determined p-hacker will reach</w:t>
      </w:r>
      <w:r w:rsidR="0060417F" w:rsidRPr="009E5D20">
        <w:rPr>
          <w:rFonts w:ascii="Arial" w:hAnsi="Arial" w:cs="Arial"/>
          <w:i/>
          <w:color w:val="222222"/>
        </w:rPr>
        <w:t xml:space="preserve"> -</w:t>
      </w:r>
      <w:r w:rsidR="0052530C" w:rsidRPr="009E5D20">
        <w:rPr>
          <w:rFonts w:ascii="Arial" w:hAnsi="Arial" w:cs="Arial"/>
          <w:i/>
          <w:color w:val="222222"/>
        </w:rPr>
        <w:t xml:space="preserve"> perhaps </w:t>
      </w:r>
      <w:r w:rsidR="0060417F" w:rsidRPr="009E5D20">
        <w:rPr>
          <w:rFonts w:ascii="Arial" w:hAnsi="Arial" w:cs="Arial"/>
          <w:i/>
          <w:color w:val="222222"/>
        </w:rPr>
        <w:t xml:space="preserve">they would not reach it </w:t>
      </w:r>
      <w:r w:rsidR="0052530C" w:rsidRPr="009E5D20">
        <w:rPr>
          <w:rFonts w:ascii="Arial" w:hAnsi="Arial" w:cs="Arial"/>
          <w:i/>
          <w:color w:val="222222"/>
        </w:rPr>
        <w:t>within every data set</w:t>
      </w:r>
      <w:r w:rsidR="0060417F" w:rsidRPr="009E5D20">
        <w:rPr>
          <w:rFonts w:ascii="Arial" w:hAnsi="Arial" w:cs="Arial"/>
          <w:i/>
          <w:color w:val="222222"/>
        </w:rPr>
        <w:t xml:space="preserve">, </w:t>
      </w:r>
      <w:r w:rsidR="0052530C" w:rsidRPr="009E5D20">
        <w:rPr>
          <w:rFonts w:ascii="Arial" w:hAnsi="Arial" w:cs="Arial"/>
          <w:i/>
          <w:color w:val="222222"/>
        </w:rPr>
        <w:t xml:space="preserve">but certainly </w:t>
      </w:r>
      <w:r w:rsidR="0060417F" w:rsidRPr="009E5D20">
        <w:rPr>
          <w:rFonts w:ascii="Arial" w:hAnsi="Arial" w:cs="Arial"/>
          <w:i/>
          <w:color w:val="222222"/>
        </w:rPr>
        <w:t xml:space="preserve">they can across studies, for example </w:t>
      </w:r>
      <w:r w:rsidR="0052530C" w:rsidRPr="009E5D20">
        <w:rPr>
          <w:rFonts w:ascii="Arial" w:hAnsi="Arial" w:cs="Arial"/>
          <w:i/>
          <w:color w:val="222222"/>
        </w:rPr>
        <w:t>if they are sufficiently convinced of their own hypothesis or have successfully killed the part of their brain that allows them to feel shame</w:t>
      </w:r>
      <w:r w:rsidR="00CE50DD" w:rsidRPr="009E5D20">
        <w:rPr>
          <w:rFonts w:ascii="Arial" w:hAnsi="Arial" w:cs="Arial"/>
          <w:i/>
          <w:color w:val="222222"/>
        </w:rPr>
        <w:t>.</w:t>
      </w:r>
    </w:p>
    <w:p w14:paraId="08439764" w14:textId="3A0DF7F2" w:rsidR="00D46D4D" w:rsidRPr="009E5D20" w:rsidRDefault="0052530C"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 xml:space="preserve"> </w:t>
      </w:r>
    </w:p>
    <w:p w14:paraId="19F7C482" w14:textId="69DA1239" w:rsidR="001C2CDF" w:rsidRDefault="00804E16" w:rsidP="00463268">
      <w:pPr>
        <w:pStyle w:val="NormalWeb"/>
        <w:shd w:val="clear" w:color="auto" w:fill="FFFFFF"/>
        <w:spacing w:before="0" w:beforeAutospacing="0" w:after="0" w:afterAutospacing="0"/>
        <w:rPr>
          <w:rFonts w:ascii="Arial" w:hAnsi="Arial" w:cs="Arial"/>
          <w:i/>
          <w:color w:val="222222"/>
        </w:rPr>
      </w:pPr>
      <w:r>
        <w:rPr>
          <w:rFonts w:ascii="Arial" w:hAnsi="Arial" w:cs="Arial"/>
          <w:i/>
          <w:color w:val="222222"/>
        </w:rPr>
        <w:t>Y</w:t>
      </w:r>
      <w:r w:rsidR="00B162D1" w:rsidRPr="009E5D20">
        <w:rPr>
          <w:rFonts w:ascii="Arial" w:hAnsi="Arial" w:cs="Arial"/>
          <w:i/>
          <w:color w:val="222222"/>
        </w:rPr>
        <w:t>ou</w:t>
      </w:r>
      <w:r w:rsidR="002878A7" w:rsidRPr="009E5D20">
        <w:rPr>
          <w:rFonts w:ascii="Arial" w:hAnsi="Arial" w:cs="Arial"/>
          <w:i/>
          <w:color w:val="222222"/>
        </w:rPr>
        <w:t>r</w:t>
      </w:r>
      <w:r w:rsidR="00B162D1" w:rsidRPr="009E5D20">
        <w:rPr>
          <w:rFonts w:ascii="Arial" w:hAnsi="Arial" w:cs="Arial"/>
          <w:i/>
          <w:color w:val="222222"/>
        </w:rPr>
        <w:t xml:space="preserve"> useful </w:t>
      </w:r>
      <w:r w:rsidR="006C7C42" w:rsidRPr="009E5D20">
        <w:rPr>
          <w:rFonts w:ascii="Arial" w:hAnsi="Arial" w:cs="Arial"/>
          <w:i/>
          <w:color w:val="222222"/>
        </w:rPr>
        <w:t>comments here</w:t>
      </w:r>
      <w:r w:rsidR="00B162D1" w:rsidRPr="009E5D20">
        <w:rPr>
          <w:rFonts w:ascii="Arial" w:hAnsi="Arial" w:cs="Arial"/>
          <w:i/>
          <w:color w:val="222222"/>
        </w:rPr>
        <w:t xml:space="preserve"> have allowed me</w:t>
      </w:r>
      <w:r w:rsidR="001C2CDF">
        <w:rPr>
          <w:rFonts w:ascii="Arial" w:hAnsi="Arial" w:cs="Arial"/>
          <w:i/>
          <w:color w:val="222222"/>
        </w:rPr>
        <w:t xml:space="preserve">: </w:t>
      </w:r>
    </w:p>
    <w:p w14:paraId="7C72C2B3" w14:textId="2583A364" w:rsidR="001C2CDF" w:rsidRDefault="00804E16" w:rsidP="00463268">
      <w:pPr>
        <w:pStyle w:val="NormalWeb"/>
        <w:shd w:val="clear" w:color="auto" w:fill="FFFFFF"/>
        <w:spacing w:before="0" w:beforeAutospacing="0" w:after="0" w:afterAutospacing="0"/>
        <w:rPr>
          <w:rFonts w:ascii="Arial" w:hAnsi="Arial" w:cs="Arial"/>
          <w:i/>
          <w:color w:val="222222"/>
        </w:rPr>
      </w:pPr>
      <w:r>
        <w:rPr>
          <w:rFonts w:ascii="Arial" w:hAnsi="Arial" w:cs="Arial"/>
          <w:i/>
          <w:color w:val="222222"/>
        </w:rPr>
        <w:t xml:space="preserve">(1) </w:t>
      </w:r>
      <w:r w:rsidR="001C2CDF">
        <w:rPr>
          <w:rFonts w:ascii="Arial" w:hAnsi="Arial" w:cs="Arial"/>
          <w:i/>
          <w:color w:val="222222"/>
        </w:rPr>
        <w:t xml:space="preserve">to </w:t>
      </w:r>
      <w:r w:rsidR="002E716D" w:rsidRPr="009E5D20">
        <w:rPr>
          <w:rFonts w:ascii="Arial" w:hAnsi="Arial" w:cs="Arial"/>
          <w:i/>
          <w:color w:val="222222"/>
        </w:rPr>
        <w:t xml:space="preserve">refactor the implementation of the </w:t>
      </w:r>
      <w:proofErr w:type="spellStart"/>
      <w:r w:rsidR="002E716D" w:rsidRPr="009E5D20">
        <w:rPr>
          <w:rFonts w:ascii="Arial" w:hAnsi="Arial" w:cs="Arial"/>
          <w:i/>
          <w:color w:val="222222"/>
        </w:rPr>
        <w:t>p_ointless</w:t>
      </w:r>
      <w:proofErr w:type="spellEnd"/>
      <w:r w:rsidR="002E716D" w:rsidRPr="009E5D20">
        <w:rPr>
          <w:rFonts w:ascii="Arial" w:hAnsi="Arial" w:cs="Arial"/>
          <w:i/>
          <w:color w:val="222222"/>
        </w:rPr>
        <w:t xml:space="preserve"> algorithm</w:t>
      </w:r>
      <w:r w:rsidR="00B162D1" w:rsidRPr="009E5D20">
        <w:rPr>
          <w:rFonts w:ascii="Arial" w:hAnsi="Arial" w:cs="Arial"/>
          <w:i/>
          <w:color w:val="222222"/>
        </w:rPr>
        <w:t>. It is now implemented in 60% fewer lines of code</w:t>
      </w:r>
      <w:r w:rsidR="00477ADC" w:rsidRPr="009E5D20">
        <w:rPr>
          <w:rFonts w:ascii="Arial" w:hAnsi="Arial" w:cs="Arial"/>
          <w:i/>
          <w:color w:val="222222"/>
        </w:rPr>
        <w:t>!</w:t>
      </w:r>
      <w:r w:rsidR="00B162D1" w:rsidRPr="009E5D20">
        <w:rPr>
          <w:rFonts w:ascii="Arial" w:hAnsi="Arial" w:cs="Arial"/>
          <w:i/>
          <w:color w:val="222222"/>
        </w:rPr>
        <w:t xml:space="preserve"> (2 instead of 5)</w:t>
      </w:r>
      <w:r w:rsidR="001C2CDF">
        <w:rPr>
          <w:rFonts w:ascii="Arial" w:hAnsi="Arial" w:cs="Arial"/>
          <w:i/>
          <w:color w:val="222222"/>
        </w:rPr>
        <w:t>,</w:t>
      </w:r>
      <w:r>
        <w:rPr>
          <w:rFonts w:ascii="Arial" w:hAnsi="Arial" w:cs="Arial"/>
          <w:i/>
          <w:color w:val="222222"/>
        </w:rPr>
        <w:t xml:space="preserve"> and </w:t>
      </w:r>
    </w:p>
    <w:p w14:paraId="664454CB" w14:textId="241AE151" w:rsidR="001C2CDF" w:rsidRPr="00B235D3" w:rsidRDefault="00804E16" w:rsidP="001C2CDF">
      <w:pPr>
        <w:pStyle w:val="NormalWeb"/>
        <w:shd w:val="clear" w:color="auto" w:fill="FFFFFF"/>
        <w:spacing w:before="0" w:beforeAutospacing="0" w:after="0" w:afterAutospacing="0"/>
        <w:rPr>
          <w:rFonts w:ascii="Arial" w:hAnsi="Arial" w:cs="Arial"/>
          <w:i/>
          <w:color w:val="222222"/>
        </w:rPr>
      </w:pPr>
      <w:r>
        <w:rPr>
          <w:rFonts w:ascii="Arial" w:hAnsi="Arial" w:cs="Arial"/>
          <w:i/>
          <w:color w:val="222222"/>
        </w:rPr>
        <w:lastRenderedPageBreak/>
        <w:t xml:space="preserve">(2) </w:t>
      </w:r>
      <w:r w:rsidR="001C2CDF">
        <w:rPr>
          <w:rFonts w:ascii="Arial" w:hAnsi="Arial" w:cs="Arial"/>
          <w:i/>
          <w:color w:val="222222"/>
        </w:rPr>
        <w:t xml:space="preserve">to </w:t>
      </w:r>
      <w:r w:rsidR="00B235D3">
        <w:rPr>
          <w:rFonts w:ascii="Arial" w:hAnsi="Arial" w:cs="Arial"/>
          <w:i/>
          <w:color w:val="222222"/>
        </w:rPr>
        <w:t xml:space="preserve">HARK about my original intentions for </w:t>
      </w:r>
      <w:proofErr w:type="spellStart"/>
      <w:r w:rsidR="00B235D3">
        <w:rPr>
          <w:rFonts w:ascii="Arial" w:hAnsi="Arial" w:cs="Arial"/>
          <w:i/>
          <w:color w:val="222222"/>
        </w:rPr>
        <w:t>p_pointless</w:t>
      </w:r>
      <w:proofErr w:type="spellEnd"/>
      <w:r w:rsidR="001C2CDF">
        <w:rPr>
          <w:rFonts w:ascii="Arial" w:hAnsi="Arial" w:cs="Arial"/>
          <w:i/>
          <w:color w:val="222222"/>
        </w:rPr>
        <w:t>: I have removed references to the internal workings mapping on to the process of p hacking.</w:t>
      </w:r>
    </w:p>
    <w:p w14:paraId="3F6DDD89" w14:textId="74D8B279" w:rsidR="00B235D3" w:rsidRDefault="00B235D3" w:rsidP="00463268">
      <w:pPr>
        <w:pStyle w:val="NormalWeb"/>
        <w:shd w:val="clear" w:color="auto" w:fill="FFFFFF"/>
        <w:spacing w:before="0" w:beforeAutospacing="0" w:after="0" w:afterAutospacing="0"/>
        <w:rPr>
          <w:rFonts w:ascii="Arial" w:hAnsi="Arial" w:cs="Arial"/>
          <w:i/>
          <w:color w:val="222222"/>
        </w:rPr>
      </w:pPr>
    </w:p>
    <w:p w14:paraId="3843C6C4" w14:textId="3AB0CB97" w:rsidR="00B235D3" w:rsidRDefault="00B235D3" w:rsidP="00463268">
      <w:pPr>
        <w:pStyle w:val="NormalWeb"/>
        <w:shd w:val="clear" w:color="auto" w:fill="FFFFFF"/>
        <w:spacing w:before="0" w:beforeAutospacing="0" w:after="0" w:afterAutospacing="0"/>
        <w:rPr>
          <w:rFonts w:ascii="Arial" w:hAnsi="Arial" w:cs="Arial"/>
          <w:i/>
          <w:color w:val="222222"/>
          <w:lang w:val="en-GB"/>
        </w:rPr>
      </w:pPr>
      <w:r w:rsidRPr="00B235D3">
        <w:rPr>
          <w:rFonts w:ascii="Arial" w:hAnsi="Arial" w:cs="Arial"/>
          <w:i/>
          <w:color w:val="222222"/>
          <w:lang w:val="en-GB"/>
        </w:rPr>
        <w:t xml:space="preserve">“I observed that traditional approaches are relatively time consuming and inefficient </w:t>
      </w:r>
      <w:r w:rsidRPr="00B235D3">
        <w:rPr>
          <w:rFonts w:ascii="Arial" w:hAnsi="Arial" w:cs="Arial"/>
          <w:i/>
          <w:color w:val="222222"/>
          <w:lang w:val="en-GB"/>
        </w:rPr>
        <w:fldChar w:fldCharType="begin"/>
      </w:r>
      <w:r w:rsidRPr="00B235D3">
        <w:rPr>
          <w:rFonts w:ascii="Arial" w:hAnsi="Arial" w:cs="Arial"/>
          <w:i/>
          <w:color w:val="222222"/>
          <w:lang w:val="en-GB"/>
        </w:rPr>
        <w:instrText xml:space="preserve"> ADDIN ZOTERO_ITEM CSL_CITATION {"citationID":"kx8vuYDz","properties":{"formattedCitation":"(i.e., exploitation of researcher degrees of freedom until p &lt; .05: Simmons et al., 2011)","plainCitation":"(i.e., exploitation of researcher degrees of freedom until p &lt; .05: Simmons et al., 2011)","noteIndex":0},"citationItems":[{"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prefix":"i.e., exploitation of researcher degrees of freedom until p &lt; .05: "}],"schema":"https://github.com/citation-style-language/schema/raw/master/csl-citation.json"} </w:instrText>
      </w:r>
      <w:r w:rsidRPr="00B235D3">
        <w:rPr>
          <w:rFonts w:ascii="Arial" w:hAnsi="Arial" w:cs="Arial"/>
          <w:i/>
          <w:color w:val="222222"/>
          <w:lang w:val="en-GB"/>
        </w:rPr>
        <w:fldChar w:fldCharType="separate"/>
      </w:r>
      <w:r w:rsidRPr="00B235D3">
        <w:rPr>
          <w:rFonts w:ascii="Arial" w:hAnsi="Arial" w:cs="Arial"/>
          <w:i/>
          <w:color w:val="222222"/>
          <w:lang w:val="en-GB"/>
        </w:rPr>
        <w:t>(i.e., exploitation of researcher degrees of freedom until p &lt; .05: Simmons et al., 2011)</w:t>
      </w:r>
      <w:r w:rsidRPr="00B235D3">
        <w:rPr>
          <w:rFonts w:ascii="Arial" w:hAnsi="Arial" w:cs="Arial"/>
          <w:i/>
          <w:color w:val="222222"/>
        </w:rPr>
        <w:fldChar w:fldCharType="end"/>
      </w:r>
      <w:r w:rsidRPr="00B235D3">
        <w:rPr>
          <w:rFonts w:ascii="Arial" w:hAnsi="Arial" w:cs="Arial"/>
          <w:i/>
          <w:color w:val="222222"/>
          <w:lang w:val="en-GB"/>
        </w:rPr>
        <w:t>. The p</w:t>
      </w:r>
      <w:r w:rsidRPr="00B235D3">
        <w:rPr>
          <w:rFonts w:ascii="Arial" w:hAnsi="Arial" w:cs="Arial"/>
          <w:i/>
          <w:color w:val="222222"/>
          <w:vertAlign w:val="subscript"/>
          <w:lang w:val="en-GB"/>
        </w:rPr>
        <w:t xml:space="preserve">ointless </w:t>
      </w:r>
      <w:r w:rsidRPr="00B235D3">
        <w:rPr>
          <w:rFonts w:ascii="Arial" w:hAnsi="Arial" w:cs="Arial"/>
          <w:i/>
          <w:color w:val="222222"/>
          <w:lang w:val="en-GB"/>
        </w:rPr>
        <w:t>metric was inspired by the observation that, regardless of the specific p-hacking strategy employed, the product of this process is highlight reliable (i.e., the statistical result “p &lt; .05”).”</w:t>
      </w:r>
      <w:r w:rsidR="005E66AA">
        <w:rPr>
          <w:rFonts w:ascii="Arial" w:hAnsi="Arial" w:cs="Arial"/>
          <w:i/>
          <w:color w:val="222222"/>
          <w:lang w:val="en-GB"/>
        </w:rPr>
        <w:t xml:space="preserve"> </w:t>
      </w:r>
    </w:p>
    <w:p w14:paraId="39E680C9" w14:textId="77777777" w:rsidR="003F0463" w:rsidRPr="009E5D20" w:rsidRDefault="003F0463" w:rsidP="00463268">
      <w:pPr>
        <w:pStyle w:val="NormalWeb"/>
        <w:shd w:val="clear" w:color="auto" w:fill="FFFFFF"/>
        <w:spacing w:before="0" w:beforeAutospacing="0" w:after="0" w:afterAutospacing="0"/>
        <w:rPr>
          <w:rFonts w:ascii="Arial" w:hAnsi="Arial" w:cs="Arial"/>
          <w:i/>
          <w:color w:val="222222"/>
        </w:rPr>
      </w:pPr>
    </w:p>
    <w:p w14:paraId="1E1C3027" w14:textId="1CD8A614" w:rsidR="006C7C42" w:rsidRPr="009E5D20" w:rsidRDefault="00B162D1"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Whereas the previous implementation sampled from a uniform distribution between 0 and 1 and looped while this value was &gt;.05</w:t>
      </w:r>
      <w:r w:rsidR="000277AB" w:rsidRPr="009E5D20">
        <w:rPr>
          <w:rFonts w:ascii="Arial" w:hAnsi="Arial" w:cs="Arial"/>
          <w:i/>
          <w:color w:val="222222"/>
        </w:rPr>
        <w:t xml:space="preserve">, </w:t>
      </w:r>
      <w:r w:rsidRPr="009E5D20">
        <w:rPr>
          <w:rFonts w:ascii="Arial" w:hAnsi="Arial" w:cs="Arial"/>
          <w:i/>
          <w:color w:val="222222"/>
        </w:rPr>
        <w:t>this new implementation simpl</w:t>
      </w:r>
      <w:r w:rsidR="00D06C7A" w:rsidRPr="009E5D20">
        <w:rPr>
          <w:rFonts w:ascii="Arial" w:hAnsi="Arial" w:cs="Arial"/>
          <w:i/>
          <w:color w:val="222222"/>
        </w:rPr>
        <w:t>y</w:t>
      </w:r>
      <w:r w:rsidRPr="009E5D20">
        <w:rPr>
          <w:rFonts w:ascii="Arial" w:hAnsi="Arial" w:cs="Arial"/>
          <w:i/>
          <w:color w:val="222222"/>
        </w:rPr>
        <w:t xml:space="preserve"> samples from a uniform distribution between 0 and 0.0</w:t>
      </w:r>
      <w:r w:rsidR="00E77650" w:rsidRPr="009E5D20">
        <w:rPr>
          <w:rFonts w:ascii="Arial" w:hAnsi="Arial" w:cs="Arial"/>
          <w:i/>
          <w:color w:val="222222"/>
        </w:rPr>
        <w:t>49</w:t>
      </w:r>
      <w:r w:rsidR="0051460D" w:rsidRPr="009E5D20">
        <w:rPr>
          <w:rFonts w:ascii="Arial" w:hAnsi="Arial" w:cs="Arial"/>
          <w:i/>
          <w:color w:val="222222"/>
        </w:rPr>
        <w:t>9</w:t>
      </w:r>
      <w:r w:rsidRPr="009E5D20">
        <w:rPr>
          <w:rFonts w:ascii="Arial" w:hAnsi="Arial" w:cs="Arial"/>
          <w:i/>
          <w:color w:val="222222"/>
        </w:rPr>
        <w:t xml:space="preserve">. </w:t>
      </w:r>
      <w:r w:rsidR="000277AB" w:rsidRPr="009E5D20">
        <w:rPr>
          <w:rFonts w:ascii="Arial" w:hAnsi="Arial" w:cs="Arial"/>
          <w:i/>
          <w:color w:val="222222"/>
        </w:rPr>
        <w:t>This removes any unintentional implication that there is an intended correspondence between the implementation and any specific form of p-hacking or indeed selection bias (therefore addressing Editor’s point 2).</w:t>
      </w:r>
    </w:p>
    <w:p w14:paraId="20FC0C02" w14:textId="77777777" w:rsidR="003F0463" w:rsidRPr="009E5D20" w:rsidRDefault="003F0463" w:rsidP="00463268">
      <w:pPr>
        <w:pStyle w:val="NormalWeb"/>
        <w:shd w:val="clear" w:color="auto" w:fill="FFFFFF"/>
        <w:spacing w:before="0" w:beforeAutospacing="0" w:after="0" w:afterAutospacing="0"/>
        <w:rPr>
          <w:rFonts w:ascii="Arial" w:hAnsi="Arial" w:cs="Arial"/>
          <w:i/>
          <w:color w:val="222222"/>
        </w:rPr>
      </w:pPr>
    </w:p>
    <w:p w14:paraId="33D83BF9" w14:textId="02DD53B8" w:rsidR="00AD5CBF" w:rsidRPr="009E5D20" w:rsidRDefault="00AD5CBF" w:rsidP="00463268">
      <w:pPr>
        <w:pStyle w:val="NormalWeb"/>
        <w:shd w:val="clear" w:color="auto" w:fill="FFFFFF"/>
        <w:spacing w:before="0" w:beforeAutospacing="0" w:after="0" w:afterAutospacing="0"/>
        <w:rPr>
          <w:rFonts w:ascii="Arial" w:hAnsi="Arial" w:cs="Arial"/>
          <w:i/>
          <w:color w:val="222222"/>
        </w:rPr>
      </w:pPr>
      <w:r w:rsidRPr="009E5D20">
        <w:rPr>
          <w:rFonts w:ascii="Arial" w:hAnsi="Arial" w:cs="Arial"/>
          <w:i/>
          <w:color w:val="222222"/>
        </w:rPr>
        <w:t>I</w:t>
      </w:r>
      <w:r w:rsidR="00416B18">
        <w:rPr>
          <w:rFonts w:ascii="Arial" w:hAnsi="Arial" w:cs="Arial"/>
          <w:i/>
          <w:color w:val="222222"/>
        </w:rPr>
        <w:t>n light of your comments, I gave</w:t>
      </w:r>
      <w:r w:rsidRPr="009E5D20">
        <w:rPr>
          <w:rFonts w:ascii="Arial" w:hAnsi="Arial" w:cs="Arial"/>
          <w:i/>
          <w:color w:val="222222"/>
        </w:rPr>
        <w:t xml:space="preserve"> some thought to whether </w:t>
      </w:r>
      <w:proofErr w:type="spellStart"/>
      <w:r w:rsidR="00A279A8" w:rsidRPr="009E5D20">
        <w:rPr>
          <w:rFonts w:ascii="Arial" w:hAnsi="Arial" w:cs="Arial"/>
          <w:i/>
          <w:color w:val="222222"/>
        </w:rPr>
        <w:t>p_ointless</w:t>
      </w:r>
      <w:proofErr w:type="spellEnd"/>
      <w:r w:rsidRPr="009E5D20">
        <w:rPr>
          <w:rFonts w:ascii="Arial" w:hAnsi="Arial" w:cs="Arial"/>
          <w:i/>
          <w:color w:val="222222"/>
        </w:rPr>
        <w:t xml:space="preserve"> should sample from a </w:t>
      </w:r>
      <w:r w:rsidR="00A279A8" w:rsidRPr="009E5D20">
        <w:rPr>
          <w:rFonts w:ascii="Arial" w:hAnsi="Arial" w:cs="Arial"/>
          <w:i/>
          <w:color w:val="222222"/>
        </w:rPr>
        <w:t xml:space="preserve">distribution </w:t>
      </w:r>
      <w:r w:rsidR="002B67CC" w:rsidRPr="009E5D20">
        <w:rPr>
          <w:rFonts w:ascii="Arial" w:hAnsi="Arial" w:cs="Arial"/>
          <w:i/>
          <w:color w:val="222222"/>
        </w:rPr>
        <w:t xml:space="preserve">other than uniform </w:t>
      </w:r>
      <w:r w:rsidR="00A279A8" w:rsidRPr="009E5D20">
        <w:rPr>
          <w:rFonts w:ascii="Arial" w:hAnsi="Arial" w:cs="Arial"/>
          <w:i/>
          <w:color w:val="222222"/>
        </w:rPr>
        <w:t xml:space="preserve">in order to, for example, produce a larger proportion of </w:t>
      </w:r>
      <w:r w:rsidR="008D074E" w:rsidRPr="009E5D20">
        <w:rPr>
          <w:rFonts w:ascii="Arial" w:hAnsi="Arial" w:cs="Arial"/>
          <w:i/>
          <w:color w:val="222222"/>
        </w:rPr>
        <w:t>values</w:t>
      </w:r>
      <w:r w:rsidR="00A279A8" w:rsidRPr="009E5D20">
        <w:rPr>
          <w:rFonts w:ascii="Arial" w:hAnsi="Arial" w:cs="Arial"/>
          <w:i/>
          <w:color w:val="222222"/>
        </w:rPr>
        <w:t xml:space="preserve"> between 0.02 and 0.05</w:t>
      </w:r>
      <w:r w:rsidR="00A4758B">
        <w:rPr>
          <w:rFonts w:ascii="Arial" w:hAnsi="Arial" w:cs="Arial"/>
          <w:i/>
          <w:color w:val="222222"/>
        </w:rPr>
        <w:t xml:space="preserve"> (</w:t>
      </w:r>
      <w:r w:rsidR="00476711" w:rsidRPr="009E5D20">
        <w:rPr>
          <w:rFonts w:ascii="Arial" w:hAnsi="Arial" w:cs="Arial"/>
          <w:i/>
          <w:color w:val="222222"/>
        </w:rPr>
        <w:t xml:space="preserve">as might </w:t>
      </w:r>
      <w:r w:rsidR="00A279A8" w:rsidRPr="009E5D20">
        <w:rPr>
          <w:rFonts w:ascii="Arial" w:hAnsi="Arial" w:cs="Arial"/>
          <w:i/>
          <w:color w:val="222222"/>
        </w:rPr>
        <w:t xml:space="preserve">be </w:t>
      </w:r>
      <w:r w:rsidR="00476711" w:rsidRPr="009E5D20">
        <w:rPr>
          <w:rFonts w:ascii="Arial" w:hAnsi="Arial" w:cs="Arial"/>
          <w:i/>
          <w:color w:val="222222"/>
        </w:rPr>
        <w:t xml:space="preserve">observed in </w:t>
      </w:r>
      <w:r w:rsidR="00A4758B">
        <w:rPr>
          <w:rFonts w:ascii="Arial" w:hAnsi="Arial" w:cs="Arial"/>
          <w:i/>
          <w:color w:val="222222"/>
        </w:rPr>
        <w:t xml:space="preserve">traditional </w:t>
      </w:r>
      <w:r w:rsidR="00476711" w:rsidRPr="009E5D20">
        <w:rPr>
          <w:rFonts w:ascii="Arial" w:hAnsi="Arial" w:cs="Arial"/>
          <w:i/>
          <w:color w:val="222222"/>
        </w:rPr>
        <w:t>hack p values</w:t>
      </w:r>
      <w:r w:rsidR="00A4758B">
        <w:rPr>
          <w:rFonts w:ascii="Arial" w:hAnsi="Arial" w:cs="Arial"/>
          <w:i/>
          <w:color w:val="222222"/>
        </w:rPr>
        <w:t>)</w:t>
      </w:r>
      <w:r w:rsidR="00A279A8" w:rsidRPr="009E5D20">
        <w:rPr>
          <w:rFonts w:ascii="Arial" w:hAnsi="Arial" w:cs="Arial"/>
          <w:i/>
          <w:color w:val="222222"/>
        </w:rPr>
        <w:t xml:space="preserve">. However, this (a) begins to make it a question of correspondence of </w:t>
      </w:r>
      <w:r w:rsidR="00E87828" w:rsidRPr="009E5D20">
        <w:rPr>
          <w:rFonts w:ascii="Arial" w:hAnsi="Arial" w:cs="Arial"/>
          <w:i/>
          <w:color w:val="222222"/>
        </w:rPr>
        <w:t>implementation</w:t>
      </w:r>
      <w:r w:rsidR="00A279A8" w:rsidRPr="009E5D20">
        <w:rPr>
          <w:rFonts w:ascii="Arial" w:hAnsi="Arial" w:cs="Arial"/>
          <w:i/>
          <w:color w:val="222222"/>
        </w:rPr>
        <w:t xml:space="preserve"> </w:t>
      </w:r>
      <w:r w:rsidR="00A4758B">
        <w:rPr>
          <w:rFonts w:ascii="Arial" w:hAnsi="Arial" w:cs="Arial"/>
          <w:i/>
          <w:color w:val="222222"/>
        </w:rPr>
        <w:t xml:space="preserve">with the behaviour </w:t>
      </w:r>
      <w:r w:rsidR="00A279A8" w:rsidRPr="009E5D20">
        <w:rPr>
          <w:rFonts w:ascii="Arial" w:hAnsi="Arial" w:cs="Arial"/>
          <w:i/>
          <w:color w:val="222222"/>
        </w:rPr>
        <w:t>rather than congruence of outcome</w:t>
      </w:r>
      <w:r w:rsidR="00A4758B">
        <w:rPr>
          <w:rFonts w:ascii="Arial" w:hAnsi="Arial" w:cs="Arial"/>
          <w:i/>
          <w:color w:val="222222"/>
        </w:rPr>
        <w:t>s</w:t>
      </w:r>
      <w:r w:rsidR="00A279A8" w:rsidRPr="009E5D20">
        <w:rPr>
          <w:rFonts w:ascii="Arial" w:hAnsi="Arial" w:cs="Arial"/>
          <w:i/>
          <w:color w:val="222222"/>
        </w:rPr>
        <w:t xml:space="preserve">, and (b) relies on precisely the sort of understanding of p values that this project intends to rid us all of. </w:t>
      </w:r>
    </w:p>
    <w:p w14:paraId="37FF2C61" w14:textId="77777777"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 </w:t>
      </w:r>
    </w:p>
    <w:p w14:paraId="34E3446B" w14:textId="4717B632" w:rsidR="004E76D2" w:rsidRPr="009E5D20" w:rsidRDefault="004E76D2" w:rsidP="00463268">
      <w:pPr>
        <w:pStyle w:val="NormalWeb"/>
        <w:shd w:val="clear" w:color="auto" w:fill="FFFFFF"/>
        <w:spacing w:before="0" w:beforeAutospacing="0" w:after="0" w:afterAutospacing="0"/>
        <w:rPr>
          <w:rFonts w:ascii="Arial" w:hAnsi="Arial" w:cs="Arial"/>
          <w:b/>
          <w:color w:val="222222"/>
        </w:rPr>
      </w:pPr>
      <w:r w:rsidRPr="009E5D20">
        <w:rPr>
          <w:rFonts w:ascii="Arial" w:hAnsi="Arial" w:cs="Arial"/>
          <w:b/>
          <w:color w:val="222222"/>
        </w:rPr>
        <w:t>Reviewer 2: James Heathers</w:t>
      </w:r>
    </w:p>
    <w:p w14:paraId="73B58822" w14:textId="02223552" w:rsidR="008C6A1A" w:rsidRPr="009E5D20" w:rsidRDefault="008C6A1A" w:rsidP="00463268">
      <w:pPr>
        <w:pStyle w:val="NormalWeb"/>
        <w:shd w:val="clear" w:color="auto" w:fill="FFFFFF"/>
        <w:spacing w:before="0" w:beforeAutospacing="0" w:after="0" w:afterAutospacing="0"/>
        <w:rPr>
          <w:rFonts w:ascii="Arial" w:hAnsi="Arial" w:cs="Arial"/>
          <w:color w:val="222222"/>
        </w:rPr>
      </w:pPr>
    </w:p>
    <w:p w14:paraId="75642C0E" w14:textId="1EFB07CE" w:rsidR="00260926" w:rsidRPr="009E5D20" w:rsidRDefault="00260926"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1</w:t>
      </w:r>
    </w:p>
    <w:p w14:paraId="47A6B557" w14:textId="5D6227E9" w:rsidR="00463268"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Style w:val="Strong"/>
          <w:rFonts w:ascii="Arial" w:hAnsi="Arial" w:cs="Arial"/>
          <w:b w:val="0"/>
          <w:color w:val="222222"/>
        </w:rPr>
        <w:t>Satire has a long history and tradition within academic publishing. Often it is met with misunderstanding, which becomes very tiresome. In favour of having to ruin the document by explicitly marking it down as satire, it is much easier to simply make the satire as heavy-handed as possible, which this manages to do very well.</w:t>
      </w:r>
    </w:p>
    <w:p w14:paraId="0DC49A76" w14:textId="77F3D11B" w:rsidR="004E76D2" w:rsidRPr="009E5D20" w:rsidRDefault="004E76D2" w:rsidP="00463268">
      <w:pPr>
        <w:pStyle w:val="NormalWeb"/>
        <w:shd w:val="clear" w:color="auto" w:fill="FFFFFF"/>
        <w:spacing w:before="0" w:beforeAutospacing="0" w:after="0" w:afterAutospacing="0"/>
        <w:rPr>
          <w:rStyle w:val="Strong"/>
          <w:rFonts w:ascii="Arial" w:hAnsi="Arial" w:cs="Arial"/>
          <w:b w:val="0"/>
          <w:color w:val="222222"/>
        </w:rPr>
      </w:pPr>
      <w:r w:rsidRPr="009E5D20">
        <w:rPr>
          <w:rStyle w:val="Strong"/>
          <w:rFonts w:ascii="Arial" w:hAnsi="Arial" w:cs="Arial"/>
          <w:b w:val="0"/>
          <w:color w:val="222222"/>
        </w:rPr>
        <w:t>My suggestions are as follows:</w:t>
      </w:r>
    </w:p>
    <w:p w14:paraId="483C8590" w14:textId="77777777" w:rsidR="00463268" w:rsidRPr="009E5D20" w:rsidRDefault="00463268" w:rsidP="00463268">
      <w:pPr>
        <w:pStyle w:val="NormalWeb"/>
        <w:shd w:val="clear" w:color="auto" w:fill="FFFFFF"/>
        <w:spacing w:before="0" w:beforeAutospacing="0" w:after="0" w:afterAutospacing="0"/>
        <w:rPr>
          <w:rFonts w:ascii="Arial" w:hAnsi="Arial" w:cs="Arial"/>
          <w:color w:val="222222"/>
        </w:rPr>
      </w:pPr>
    </w:p>
    <w:p w14:paraId="23AEC0AB" w14:textId="77777777" w:rsidR="00260926" w:rsidRPr="009E5D20" w:rsidRDefault="004E76D2" w:rsidP="00463268">
      <w:pPr>
        <w:pStyle w:val="NormalWeb"/>
        <w:shd w:val="clear" w:color="auto" w:fill="FFFFFF"/>
        <w:spacing w:before="0" w:beforeAutospacing="0" w:after="0" w:afterAutospacing="0"/>
        <w:rPr>
          <w:rStyle w:val="Strong"/>
          <w:rFonts w:ascii="Arial" w:hAnsi="Arial" w:cs="Arial"/>
          <w:b w:val="0"/>
          <w:color w:val="222222"/>
        </w:rPr>
      </w:pPr>
      <w:r w:rsidRPr="009E5D20">
        <w:rPr>
          <w:rFonts w:ascii="Arial" w:hAnsi="Arial" w:cs="Arial"/>
          <w:color w:val="222222"/>
        </w:rPr>
        <w:t>"With a few recent and unfortunate exceptions (e.g., Camerer et al., 2018; Klein et al., 2018; Open Science Collaboration, 2015), the discovery that p values can be hacked to support researchers’ hypotheses has proven to be of exceptional utility to the enterprise of psychological science (e.g., acquiring publications, tenure, and flair; see Bakker et al., 2012; Simmons, Nelson, &amp; Simonsohn, 2011 for tutorials)."</w:t>
      </w:r>
      <w:r w:rsidRPr="009E5D20">
        <w:rPr>
          <w:rFonts w:ascii="Arial" w:hAnsi="Arial" w:cs="Arial"/>
          <w:color w:val="222222"/>
        </w:rPr>
        <w:br/>
      </w:r>
    </w:p>
    <w:p w14:paraId="55D5E9F4" w14:textId="77777777" w:rsidR="00260926" w:rsidRPr="009E5D20" w:rsidRDefault="004E76D2" w:rsidP="00463268">
      <w:pPr>
        <w:pStyle w:val="NormalWeb"/>
        <w:shd w:val="clear" w:color="auto" w:fill="FFFFFF"/>
        <w:spacing w:before="0" w:beforeAutospacing="0" w:after="0" w:afterAutospacing="0"/>
        <w:rPr>
          <w:rStyle w:val="Strong"/>
          <w:rFonts w:ascii="Arial" w:hAnsi="Arial" w:cs="Arial"/>
          <w:b w:val="0"/>
          <w:color w:val="222222"/>
        </w:rPr>
      </w:pPr>
      <w:r w:rsidRPr="009E5D20">
        <w:rPr>
          <w:rStyle w:val="Strong"/>
          <w:rFonts w:ascii="Arial" w:hAnsi="Arial" w:cs="Arial"/>
          <w:b w:val="0"/>
          <w:color w:val="222222"/>
        </w:rPr>
        <w:t>While I don't wish to ruin the brevity of this document, it ruins its utility as a public document to leave 'hacked' and 'flair' undefined. Hacking in particular has some good quotes around it which can be used satirically, and permeates the rest of the article.</w:t>
      </w:r>
    </w:p>
    <w:p w14:paraId="7A8E35F0" w14:textId="77777777" w:rsidR="00260926" w:rsidRPr="009E5D20" w:rsidRDefault="00260926" w:rsidP="00463268">
      <w:pPr>
        <w:pStyle w:val="NormalWeb"/>
        <w:shd w:val="clear" w:color="auto" w:fill="FFFFFF"/>
        <w:spacing w:before="0" w:beforeAutospacing="0" w:after="0" w:afterAutospacing="0"/>
        <w:rPr>
          <w:rFonts w:ascii="Arial" w:hAnsi="Arial" w:cs="Arial"/>
          <w:color w:val="222222"/>
        </w:rPr>
      </w:pPr>
    </w:p>
    <w:p w14:paraId="45935106" w14:textId="409C5E55" w:rsidR="00994837" w:rsidRPr="008943E6" w:rsidRDefault="00260926" w:rsidP="00463268">
      <w:pPr>
        <w:pStyle w:val="NormalWeb"/>
        <w:shd w:val="clear" w:color="auto" w:fill="FFFFFF"/>
        <w:spacing w:before="0" w:beforeAutospacing="0" w:after="0" w:afterAutospacing="0"/>
        <w:rPr>
          <w:rFonts w:ascii="Arial" w:hAnsi="Arial" w:cs="Arial"/>
          <w:i/>
          <w:color w:val="222222"/>
        </w:rPr>
      </w:pPr>
      <w:r w:rsidRPr="008943E6">
        <w:rPr>
          <w:rFonts w:ascii="Arial" w:hAnsi="Arial" w:cs="Arial"/>
          <w:i/>
          <w:color w:val="222222"/>
        </w:rPr>
        <w:t xml:space="preserve">Author response: </w:t>
      </w:r>
      <w:r w:rsidR="00994837" w:rsidRPr="008943E6">
        <w:rPr>
          <w:rFonts w:ascii="Arial" w:hAnsi="Arial" w:cs="Arial"/>
          <w:i/>
          <w:color w:val="222222"/>
        </w:rPr>
        <w:t>I have reworked the opening paragraph to the following:</w:t>
      </w:r>
    </w:p>
    <w:p w14:paraId="3861062E" w14:textId="6BD96123" w:rsidR="008D5D41" w:rsidRPr="00994837" w:rsidRDefault="00994837" w:rsidP="00994837">
      <w:pPr>
        <w:pStyle w:val="NormalWeb"/>
        <w:shd w:val="clear" w:color="auto" w:fill="FFFFFF"/>
        <w:rPr>
          <w:rFonts w:ascii="Arial" w:hAnsi="Arial" w:cs="Arial"/>
          <w:i/>
          <w:color w:val="222222"/>
          <w:lang w:val="en-GB"/>
        </w:rPr>
      </w:pPr>
      <w:r w:rsidRPr="008943E6">
        <w:rPr>
          <w:rFonts w:ascii="Arial" w:hAnsi="Arial" w:cs="Arial"/>
          <w:i/>
          <w:color w:val="222222"/>
          <w:lang w:val="en-GB"/>
        </w:rPr>
        <w:t>“p-hacking – the updating or adjusting data or analyses in light of prior beliefs about hypotheses</w:t>
      </w:r>
      <w:r w:rsidRPr="00994837">
        <w:rPr>
          <w:rFonts w:ascii="Arial" w:hAnsi="Arial" w:cs="Arial"/>
          <w:i/>
          <w:color w:val="222222"/>
          <w:lang w:val="en-GB"/>
        </w:rPr>
        <w:t xml:space="preserve"> – has proven to be of exceptional utility to the goals of psychological scientists (e.g., acquiring high-impact publications, tenure, and paid speaking engagements). While a number of useful tutorials in p-hacking and related strategies </w:t>
      </w:r>
      <w:r w:rsidRPr="00994837">
        <w:rPr>
          <w:rFonts w:ascii="Arial" w:hAnsi="Arial" w:cs="Arial"/>
          <w:i/>
          <w:color w:val="222222"/>
          <w:lang w:val="en-GB"/>
        </w:rPr>
        <w:lastRenderedPageBreak/>
        <w:t xml:space="preserve">exist </w:t>
      </w:r>
      <w:r w:rsidRPr="00994837">
        <w:rPr>
          <w:rFonts w:ascii="Arial" w:hAnsi="Arial" w:cs="Arial"/>
          <w:i/>
          <w:color w:val="222222"/>
          <w:lang w:val="en-GB"/>
        </w:rPr>
        <w:fldChar w:fldCharType="begin"/>
      </w:r>
      <w:r w:rsidRPr="00994837">
        <w:rPr>
          <w:rFonts w:ascii="Arial" w:hAnsi="Arial" w:cs="Arial"/>
          <w:i/>
          <w:color w:val="222222"/>
          <w:lang w:val="en-GB"/>
        </w:rPr>
        <w:instrText xml:space="preserve"> ADDIN ZOTERO_ITEM CSL_CITATION {"citationID":"wy11f8a3","properties":{"formattedCitation":"(e.g., Bakker et al., 2012; Simmons et al., 2011)","plainCitation":"(e.g., Bakker et al., 2012; Simmons et al., 2011)","noteIndex":0},"citationItems":[{"id":3134,"uris":["http://zotero.org/users/1687755/items/NBTMXKH8"],"uri":["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prefix":"e.g., "},{"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Pr="00994837">
        <w:rPr>
          <w:rFonts w:ascii="Arial" w:hAnsi="Arial" w:cs="Arial"/>
          <w:i/>
          <w:color w:val="222222"/>
          <w:lang w:val="en-GB"/>
        </w:rPr>
        <w:fldChar w:fldCharType="separate"/>
      </w:r>
      <w:r w:rsidRPr="00994837">
        <w:rPr>
          <w:rFonts w:ascii="Arial" w:hAnsi="Arial" w:cs="Arial"/>
          <w:i/>
          <w:color w:val="222222"/>
          <w:lang w:val="en-GB"/>
        </w:rPr>
        <w:t>(e.g., Bakker et al., 2012; Simmons et al., 2011)</w:t>
      </w:r>
      <w:r w:rsidRPr="00994837">
        <w:rPr>
          <w:rFonts w:ascii="Arial" w:hAnsi="Arial" w:cs="Arial"/>
          <w:i/>
          <w:color w:val="222222"/>
        </w:rPr>
        <w:fldChar w:fldCharType="end"/>
      </w:r>
      <w:r w:rsidRPr="00994837">
        <w:rPr>
          <w:rFonts w:ascii="Arial" w:hAnsi="Arial" w:cs="Arial"/>
          <w:i/>
          <w:color w:val="222222"/>
          <w:lang w:val="en-GB"/>
        </w:rPr>
        <w:t xml:space="preserve">, insightful commentators have pointed out that only those with a ‘flair’ for it are likely to make it in the world of psychological science </w:t>
      </w:r>
      <w:r w:rsidRPr="00994837">
        <w:rPr>
          <w:rFonts w:ascii="Arial" w:hAnsi="Arial" w:cs="Arial"/>
          <w:i/>
          <w:color w:val="222222"/>
          <w:lang w:val="en-GB"/>
        </w:rPr>
        <w:fldChar w:fldCharType="begin"/>
      </w:r>
      <w:r w:rsidRPr="00994837">
        <w:rPr>
          <w:rFonts w:ascii="Arial" w:hAnsi="Arial" w:cs="Arial"/>
          <w:i/>
          <w:color w:val="222222"/>
          <w:lang w:val="en-GB"/>
        </w:rPr>
        <w:instrText xml:space="preserve"> ADDIN ZOTERO_ITEM CSL_CITATION {"citationID":"hNBWoPFh","properties":{"formattedCitation":"(Baumeister, 2016)","plainCitation":"(Baumeister, 2016)","noteIndex":0},"citationItems":[{"id":12695,"uris":["http://zotero.org/users/1687755/items/WICEAIPJ"],"uri":["http://zotero.org/users/1687755/items/WICEAIPJ"],"itemData":{"id":12695,"type":"article-journal","abstract":"Social psychology's current crisis has prompted calls for larger samples and more replications. Building on Sakaluk's (in this issue) distinction between exploration and confirmation, I argue that this shift will increase correctness of findings, but at the expense of exploration and discovery. The likely effects on the field include aversion to risk, increased difficulty in building careers and hence more capricious hiring and promotion policies, loss of interdisciplinary influence, and rising interest in small, weak findings. Winners (who stand to gain from the mooted changes) include researchers with the patience and requisite resources to assemble large samples; incompetent experimenters; destructive iconoclasts; competing subfields of psychology; and lower-ranked journals, insofar as they publish creative work with small samples. The losers are young researchers; writers of literature reviews and textbooks; flamboyant, creative researchers with lesser levels of patience; and researchers at small colleges. My position is that the field has actually done quite well in recent decades, and improvement should be undertaken as further refinement of a successful approach, in contrast to the Cassandrian view that the field's body of knowledge is hopelessly flawed and radical, revolutionary change is needed. I recommend we retain the exploratory research approach alongside the new, large-sample confirmatory work.","collection-title":"Rigorous and Replicable Methods in Social Psychology","container-title":"Journal of Experimental Social Psychology","DOI":"10.1016/j.jesp.2016.02.003","ISSN":"0022-1031","journalAbbreviation":"Journal of Experimental Social Psychology","language":"en","page":"153-158","source":"ScienceDirect","title":"Charting the future of social psychology on stormy seas: Winners, losers, and recommendations","title-short":"Charting the future of social psychology on stormy seas","volume":"66","author":[{"family":"Baumeister","given":"Roy F."}],"issued":{"date-parts":[["2016",9,1]]}}}],"schema":"https://github.com/citation-style-language/schema/raw/master/csl-citation.json"} </w:instrText>
      </w:r>
      <w:r w:rsidRPr="00994837">
        <w:rPr>
          <w:rFonts w:ascii="Arial" w:hAnsi="Arial" w:cs="Arial"/>
          <w:i/>
          <w:color w:val="222222"/>
          <w:lang w:val="en-GB"/>
        </w:rPr>
        <w:fldChar w:fldCharType="separate"/>
      </w:r>
      <w:r w:rsidRPr="00994837">
        <w:rPr>
          <w:rFonts w:ascii="Arial" w:hAnsi="Arial" w:cs="Arial"/>
          <w:i/>
          <w:color w:val="222222"/>
          <w:lang w:val="en-GB"/>
        </w:rPr>
        <w:t>(Baumeister, 2016)</w:t>
      </w:r>
      <w:r w:rsidRPr="00994837">
        <w:rPr>
          <w:rFonts w:ascii="Arial" w:hAnsi="Arial" w:cs="Arial"/>
          <w:i/>
          <w:color w:val="222222"/>
        </w:rPr>
        <w:fldChar w:fldCharType="end"/>
      </w:r>
      <w:r w:rsidRPr="00994837">
        <w:rPr>
          <w:rFonts w:ascii="Arial" w:hAnsi="Arial" w:cs="Arial"/>
          <w:i/>
          <w:color w:val="222222"/>
          <w:lang w:val="en-GB"/>
        </w:rPr>
        <w:t xml:space="preserve">. </w:t>
      </w:r>
      <w:r w:rsidRPr="00994837" w:rsidDel="00BA2E34">
        <w:rPr>
          <w:rFonts w:ascii="Arial" w:hAnsi="Arial" w:cs="Arial"/>
          <w:i/>
          <w:color w:val="222222"/>
          <w:lang w:val="en-GB"/>
        </w:rPr>
        <w:fldChar w:fldCharType="begin"/>
      </w:r>
      <w:r w:rsidRPr="00994837" w:rsidDel="00BA2E34">
        <w:rPr>
          <w:rFonts w:ascii="Arial" w:hAnsi="Arial" w:cs="Arial"/>
          <w:i/>
          <w:color w:val="222222"/>
          <w:lang w:val="en-GB"/>
        </w:rPr>
        <w:instrText xml:space="preserve"> ADDIN ZOTERO_ITEM CSL_CITATION {"citationID":"Lt0lcTQU","properties":{"formattedCitation":"(e.g., acquiring publications, tenure, and flair; see Bakker et al., 2012; Simmons et al., 2011 for tutorials)","plainCitation":"(e.g., acquiring publications, tenure, and flair; see Bakker et al., 2012; Simmons et al., 2011 for tutorials)","noteIndex":0},"citationItems":[{"id":3134,"uris":["http://zotero.org/users/1687755/items/NBTMXKH8"],"uri":["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prefix":"e.g., acquiring publications, tenure, and flair; see "},{"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uffix":" for tutorials"}],"schema":"https://github.com/citation-style-language/schema/raw/master/csl-citation.json"} </w:instrText>
      </w:r>
      <w:r w:rsidRPr="00994837" w:rsidDel="00BA2E34">
        <w:rPr>
          <w:rFonts w:ascii="Arial" w:hAnsi="Arial" w:cs="Arial"/>
          <w:i/>
          <w:color w:val="222222"/>
          <w:lang w:val="en-GB"/>
        </w:rPr>
        <w:fldChar w:fldCharType="separate"/>
      </w:r>
      <w:r w:rsidRPr="00994837" w:rsidDel="00BA2E34">
        <w:rPr>
          <w:rFonts w:ascii="Arial" w:hAnsi="Arial" w:cs="Arial"/>
          <w:i/>
          <w:color w:val="222222"/>
          <w:lang w:val="en-GB"/>
        </w:rPr>
        <w:t>(e.g., acquiring publications, tenure, and flair; see Bakker et al., 2012; Simmons et al., 2011 for tutorials)</w:t>
      </w:r>
      <w:r w:rsidRPr="00994837" w:rsidDel="00BA2E34">
        <w:rPr>
          <w:rFonts w:ascii="Arial" w:hAnsi="Arial" w:cs="Arial"/>
          <w:i/>
          <w:color w:val="222222"/>
        </w:rPr>
        <w:fldChar w:fldCharType="end"/>
      </w:r>
      <w:r w:rsidRPr="00994837" w:rsidDel="00BA2E34">
        <w:rPr>
          <w:rFonts w:ascii="Arial" w:hAnsi="Arial" w:cs="Arial"/>
          <w:i/>
          <w:color w:val="222222"/>
          <w:lang w:val="en-GB"/>
        </w:rPr>
        <w:t xml:space="preserve">. </w:t>
      </w:r>
      <w:r w:rsidRPr="00994837">
        <w:rPr>
          <w:rFonts w:ascii="Arial" w:hAnsi="Arial" w:cs="Arial"/>
          <w:i/>
          <w:color w:val="222222"/>
          <w:lang w:val="en-GB"/>
        </w:rPr>
        <w:t xml:space="preserve">However, progress has slowed in recent years due to a number of unfortunate setbacks, including wider use of replication and pre-registration </w:t>
      </w:r>
      <w:r w:rsidRPr="00994837">
        <w:rPr>
          <w:rFonts w:ascii="Arial" w:hAnsi="Arial" w:cs="Arial"/>
          <w:i/>
          <w:color w:val="222222"/>
          <w:lang w:val="en-GB"/>
        </w:rPr>
        <w:fldChar w:fldCharType="begin"/>
      </w:r>
      <w:r w:rsidRPr="00994837">
        <w:rPr>
          <w:rFonts w:ascii="Arial" w:hAnsi="Arial" w:cs="Arial"/>
          <w:i/>
          <w:color w:val="222222"/>
          <w:lang w:val="en-GB"/>
        </w:rPr>
        <w:instrText xml:space="preserve"> ADDIN ZOTERO_ITEM CSL_CITATION {"citationID":"QnXc6zRr","properties":{"formattedCitation":"(e.g., Munaf\\uc0\\u242{} et al., 2017; Open Science Collaboration, 2015)","plainCitation":"(e.g., Munafò et al., 2017; Open Science Collaboration, 2015)","noteIndex":0},"citationItems":[{"id":5606,"uris":["http://zotero.org/users/1687755/items/66QK7QX8"],"uri":["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prefix":"e.g., "},{"id":6010,"uris":["http://zotero.org/users/1687755/items/4A57CZ5R"],"uri":["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note":"PMID: 26315443","page":"aac4716","source":"science.sciencemag.org","title":"Estimating the reproducibility of psychological science","volume":"349","author":[{"literal":"Open Science Collaboration"}],"issued":{"date-parts":[["2015",8,28]]}}}],"schema":"https://github.com/citation-style-language/schema/raw/master/csl-citation.json"} </w:instrText>
      </w:r>
      <w:r w:rsidRPr="00994837">
        <w:rPr>
          <w:rFonts w:ascii="Arial" w:hAnsi="Arial" w:cs="Arial"/>
          <w:i/>
          <w:color w:val="222222"/>
          <w:lang w:val="en-GB"/>
        </w:rPr>
        <w:fldChar w:fldCharType="separate"/>
      </w:r>
      <w:r w:rsidRPr="00994837">
        <w:rPr>
          <w:rFonts w:ascii="Arial" w:hAnsi="Arial" w:cs="Arial"/>
          <w:i/>
          <w:color w:val="222222"/>
          <w:lang w:val="en-US"/>
        </w:rPr>
        <w:t>(e.g., Munafò et al., 2017; Open Science Collaboration, 2015)</w:t>
      </w:r>
      <w:r w:rsidRPr="00994837">
        <w:rPr>
          <w:rFonts w:ascii="Arial" w:hAnsi="Arial" w:cs="Arial"/>
          <w:i/>
          <w:color w:val="222222"/>
        </w:rPr>
        <w:fldChar w:fldCharType="end"/>
      </w:r>
      <w:r w:rsidRPr="00994837">
        <w:rPr>
          <w:rFonts w:ascii="Arial" w:hAnsi="Arial" w:cs="Arial"/>
          <w:i/>
          <w:color w:val="222222"/>
          <w:lang w:val="en-GB"/>
        </w:rPr>
        <w:t xml:space="preserve"> by methodological terrorists </w:t>
      </w:r>
      <w:r w:rsidRPr="00994837">
        <w:rPr>
          <w:rFonts w:ascii="Arial" w:hAnsi="Arial" w:cs="Arial"/>
          <w:i/>
          <w:color w:val="222222"/>
          <w:lang w:val="en-GB"/>
        </w:rPr>
        <w:fldChar w:fldCharType="begin"/>
      </w:r>
      <w:r w:rsidRPr="00994837">
        <w:rPr>
          <w:rFonts w:ascii="Arial" w:hAnsi="Arial" w:cs="Arial"/>
          <w:i/>
          <w:color w:val="222222"/>
          <w:lang w:val="en-GB"/>
        </w:rPr>
        <w:instrText xml:space="preserve"> ADDIN ZOTERO_ITEM CSL_CITATION {"citationID":"vrJ5XFeI","properties":{"formattedCitation":"(Fiske, 2016)","plainCitation":"(Fiske, 2016)","noteIndex":0},"citationItems":[{"id":12433,"uris":["http://zotero.org/users/1687755/items/5FFJL4RH"],"uri":["http://zotero.org/users/1687755/items/5FFJL4RH"],"itemData":{"id":12433,"type":"article-journal","abstract":"In a guest column, APS Past President Susan T. Fiske calls on psychological scientists to tone down the ad hominem research critiques that are spreading across social media.","container-title":"APS Observer","language":"en-US","source":"www.psychologicalscience.org","title":"Mob Rule or Wisdom of Crowds?","URL":"http://datacolada.org/wp-content/uploads/2016/09/Fiske-presidential-guest-column_APS-Observer_copy-edited.pdf","volume":"Advance online draft","author":[{"family":"Fiske","given":"Susan T."}],"accessed":{"date-parts":[["2020",5,2]]},"issued":{"date-parts":[["2016",10,31]]}}}],"schema":"https://github.com/citation-style-language/schema/raw/master/csl-citation.json"} </w:instrText>
      </w:r>
      <w:r w:rsidRPr="00994837">
        <w:rPr>
          <w:rFonts w:ascii="Arial" w:hAnsi="Arial" w:cs="Arial"/>
          <w:i/>
          <w:color w:val="222222"/>
          <w:lang w:val="en-GB"/>
        </w:rPr>
        <w:fldChar w:fldCharType="separate"/>
      </w:r>
      <w:r w:rsidRPr="00994837">
        <w:rPr>
          <w:rFonts w:ascii="Arial" w:hAnsi="Arial" w:cs="Arial"/>
          <w:i/>
          <w:color w:val="222222"/>
          <w:lang w:val="en-GB"/>
        </w:rPr>
        <w:t>(Fiske, 2016)</w:t>
      </w:r>
      <w:r w:rsidRPr="00994837">
        <w:rPr>
          <w:rFonts w:ascii="Arial" w:hAnsi="Arial" w:cs="Arial"/>
          <w:i/>
          <w:color w:val="222222"/>
        </w:rPr>
        <w:fldChar w:fldCharType="end"/>
      </w:r>
      <w:r w:rsidRPr="00994837">
        <w:rPr>
          <w:rFonts w:ascii="Arial" w:hAnsi="Arial" w:cs="Arial"/>
          <w:i/>
          <w:color w:val="222222"/>
          <w:lang w:val="en-GB"/>
        </w:rPr>
        <w:t xml:space="preserve"> and data parasites </w:t>
      </w:r>
      <w:r w:rsidRPr="00994837">
        <w:rPr>
          <w:rFonts w:ascii="Arial" w:hAnsi="Arial" w:cs="Arial"/>
          <w:i/>
          <w:color w:val="222222"/>
          <w:lang w:val="en-GB"/>
        </w:rPr>
        <w:fldChar w:fldCharType="begin"/>
      </w:r>
      <w:r w:rsidRPr="00994837">
        <w:rPr>
          <w:rFonts w:ascii="Arial" w:hAnsi="Arial" w:cs="Arial"/>
          <w:i/>
          <w:color w:val="222222"/>
          <w:lang w:val="en-GB"/>
        </w:rPr>
        <w:instrText xml:space="preserve"> ADDIN ZOTERO_ITEM CSL_CITATION {"citationID":"XjRear6H","properties":{"formattedCitation":"(Longo &amp; Drazen, 2016)","plainCitation":"(Longo &amp; Drazen, 2016)","noteIndex":0},"citationItems":[{"id":8135,"uris":["http://zotero.org/users/1687755/items/PIEHCFV8"],"uri":["http://zotero.org/users/1687755/items/PIEHCFV8"],"itemData":{"id":8135,"type":"article-journal","abstract":"The aerial view of the concept of data sharing is beautiful. What could be better than having high-quality information carefully reexamined for the possibility that new nuggets of useful data are lying there, previously unseen? The potential for leveraging existing results for even more benefit pays appropriate increased tribute to the patients who put themselves at risk to generate the data. The moral imperative to honor their collective sacrifice is the trump card that takes this trick. However, many of us who have actually conducted clinical research, managed clinical studies and data collection and analysis, and curated data sets have . . .","container-title":"New England Journal of Medicine","DOI":"10.1056/NEJMe1516564","ISSN":"0028-4793","issue":"3","note":"PMID: 26789876","page":"276-277","source":"Taylor and Francis+NEJM","title":"Data Sharing","volume":"374","author":[{"family":"Longo","given":"Dan L."},{"family":"Drazen","given":"Jeffrey M."}],"issued":{"date-parts":[["2016",1,21]]}}}],"schema":"https://github.com/citation-style-language/schema/raw/master/csl-citation.json"} </w:instrText>
      </w:r>
      <w:r w:rsidRPr="00994837">
        <w:rPr>
          <w:rFonts w:ascii="Arial" w:hAnsi="Arial" w:cs="Arial"/>
          <w:i/>
          <w:color w:val="222222"/>
          <w:lang w:val="en-GB"/>
        </w:rPr>
        <w:fldChar w:fldCharType="separate"/>
      </w:r>
      <w:r w:rsidRPr="00994837">
        <w:rPr>
          <w:rFonts w:ascii="Arial" w:hAnsi="Arial" w:cs="Arial"/>
          <w:i/>
          <w:color w:val="222222"/>
          <w:lang w:val="en-GB"/>
        </w:rPr>
        <w:t>(Longo &amp; Drazen, 2016)</w:t>
      </w:r>
      <w:r w:rsidRPr="00994837">
        <w:rPr>
          <w:rFonts w:ascii="Arial" w:hAnsi="Arial" w:cs="Arial"/>
          <w:i/>
          <w:color w:val="222222"/>
        </w:rPr>
        <w:fldChar w:fldCharType="end"/>
      </w:r>
      <w:r w:rsidRPr="00994837">
        <w:rPr>
          <w:rFonts w:ascii="Arial" w:hAnsi="Arial" w:cs="Arial"/>
          <w:i/>
          <w:color w:val="222222"/>
          <w:lang w:val="en-GB"/>
        </w:rPr>
        <w:t>.”</w:t>
      </w:r>
    </w:p>
    <w:p w14:paraId="4A664F53" w14:textId="3FAAA0AB" w:rsidR="004E76D2" w:rsidRPr="009E5D20" w:rsidRDefault="008D5D41"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2</w:t>
      </w:r>
      <w:r w:rsidR="004E76D2" w:rsidRPr="009E5D20">
        <w:rPr>
          <w:rFonts w:ascii="Arial" w:hAnsi="Arial" w:cs="Arial"/>
          <w:color w:val="222222"/>
        </w:rPr>
        <w:br/>
        <w:t>"However, efforts to further optimize the process of p-hacking have slowed in recent years due to a number of unfortunate setbacks such as wider use of replication and pre-registration (Munafò et al., 2017; Nosek et al., 2015; Nosek, Ebersole, DeHaven, &amp; Mellor, 2018).</w:t>
      </w:r>
    </w:p>
    <w:p w14:paraId="5CCF40E3" w14:textId="77777777" w:rsidR="008D5D41" w:rsidRPr="009E5D20" w:rsidRDefault="004E76D2" w:rsidP="00463268">
      <w:pPr>
        <w:pStyle w:val="NormalWeb"/>
        <w:shd w:val="clear" w:color="auto" w:fill="FFFFFF"/>
        <w:spacing w:before="0" w:beforeAutospacing="0" w:after="0" w:afterAutospacing="0"/>
        <w:rPr>
          <w:rStyle w:val="Strong"/>
          <w:rFonts w:ascii="Arial" w:hAnsi="Arial" w:cs="Arial"/>
          <w:b w:val="0"/>
          <w:color w:val="222222"/>
        </w:rPr>
      </w:pPr>
      <w:r w:rsidRPr="009E5D20">
        <w:rPr>
          <w:rFonts w:ascii="Arial" w:hAnsi="Arial" w:cs="Arial"/>
          <w:color w:val="222222"/>
        </w:rPr>
        <w:t>In this article, I introduce the </w:t>
      </w:r>
      <w:r w:rsidRPr="009E5D20">
        <w:rPr>
          <w:rStyle w:val="Emphasis"/>
          <w:rFonts w:ascii="Arial" w:hAnsi="Arial" w:cs="Arial"/>
          <w:color w:val="222222"/>
        </w:rPr>
        <w:t>p</w:t>
      </w:r>
      <w:r w:rsidRPr="009E5D20">
        <w:rPr>
          <w:rStyle w:val="Emphasis"/>
          <w:rFonts w:ascii="Arial" w:hAnsi="Arial" w:cs="Arial"/>
          <w:color w:val="222222"/>
          <w:vertAlign w:val="subscript"/>
        </w:rPr>
        <w:t>ointless </w:t>
      </w:r>
      <w:r w:rsidRPr="009E5D20">
        <w:rPr>
          <w:rFonts w:ascii="Arial" w:hAnsi="Arial" w:cs="Arial"/>
          <w:color w:val="222222"/>
        </w:rPr>
        <w:t>metric and demonstrate how it can streamline the process of </w:t>
      </w:r>
      <w:r w:rsidRPr="009E5D20">
        <w:rPr>
          <w:rStyle w:val="Emphasis"/>
          <w:rFonts w:ascii="Arial" w:hAnsi="Arial" w:cs="Arial"/>
          <w:color w:val="222222"/>
        </w:rPr>
        <w:t>p</w:t>
      </w:r>
      <w:r w:rsidRPr="009E5D20">
        <w:rPr>
          <w:rFonts w:ascii="Arial" w:hAnsi="Arial" w:cs="Arial"/>
          <w:color w:val="222222"/>
        </w:rPr>
        <w:t>-hacking your results. While this metric does suffer from the mild flaw of providing zero diagnosticity of the presence or absence of a true effect, this property is largely irrelevant to psychological science’s primary goals (e.g., high impact publications and tenure)."</w:t>
      </w:r>
      <w:r w:rsidRPr="009E5D20">
        <w:rPr>
          <w:rFonts w:ascii="Arial" w:hAnsi="Arial" w:cs="Arial"/>
          <w:color w:val="222222"/>
        </w:rPr>
        <w:br/>
      </w:r>
      <w:r w:rsidRPr="009E5D20">
        <w:rPr>
          <w:rStyle w:val="Strong"/>
          <w:rFonts w:ascii="Arial" w:hAnsi="Arial" w:cs="Arial"/>
          <w:b w:val="0"/>
          <w:color w:val="222222"/>
        </w:rPr>
        <w:t>Include a sop to the ostensive goals of occasionally producing repeatable definitions of human behaviour as an afterthought.</w:t>
      </w:r>
    </w:p>
    <w:p w14:paraId="1450E260" w14:textId="77777777" w:rsidR="008D5D41" w:rsidRPr="009E5D20" w:rsidRDefault="008D5D41" w:rsidP="00463268">
      <w:pPr>
        <w:pStyle w:val="NormalWeb"/>
        <w:shd w:val="clear" w:color="auto" w:fill="FFFFFF"/>
        <w:spacing w:before="0" w:beforeAutospacing="0" w:after="0" w:afterAutospacing="0"/>
        <w:rPr>
          <w:rFonts w:ascii="Arial" w:hAnsi="Arial" w:cs="Arial"/>
          <w:color w:val="222222"/>
        </w:rPr>
      </w:pPr>
    </w:p>
    <w:p w14:paraId="4466AFE7" w14:textId="18FE1B68" w:rsidR="009E5D20" w:rsidRPr="00261DCD" w:rsidRDefault="009E5D20" w:rsidP="009E5D20">
      <w:pPr>
        <w:pStyle w:val="NormalWeb"/>
        <w:shd w:val="clear" w:color="auto" w:fill="FFFFFF"/>
        <w:spacing w:before="0" w:beforeAutospacing="0" w:after="0" w:afterAutospacing="0"/>
        <w:rPr>
          <w:rFonts w:ascii="Arial" w:hAnsi="Arial" w:cs="Arial"/>
          <w:i/>
          <w:color w:val="222222"/>
        </w:rPr>
      </w:pPr>
      <w:r w:rsidRPr="00261DCD">
        <w:rPr>
          <w:rFonts w:ascii="Arial" w:hAnsi="Arial" w:cs="Arial"/>
          <w:i/>
          <w:color w:val="222222"/>
        </w:rPr>
        <w:t xml:space="preserve">Author response: </w:t>
      </w:r>
      <w:r w:rsidR="00261DCD" w:rsidRPr="00261DCD">
        <w:rPr>
          <w:rFonts w:ascii="Arial" w:hAnsi="Arial" w:cs="Arial"/>
          <w:i/>
          <w:color w:val="222222"/>
        </w:rPr>
        <w:t>Added “</w:t>
      </w:r>
      <w:r w:rsidR="00261DCD" w:rsidRPr="00261DCD">
        <w:rPr>
          <w:rFonts w:ascii="Arial" w:hAnsi="Arial" w:cs="Arial"/>
          <w:i/>
          <w:color w:val="222222"/>
          <w:lang w:val="en-GB"/>
        </w:rPr>
        <w:t xml:space="preserve">Secondary goals such as valid and useful insights into human behaviour are </w:t>
      </w:r>
      <w:r w:rsidR="00AD29DF">
        <w:rPr>
          <w:rFonts w:ascii="Arial" w:hAnsi="Arial" w:cs="Arial"/>
          <w:i/>
          <w:color w:val="222222"/>
          <w:lang w:val="en-GB"/>
        </w:rPr>
        <w:t xml:space="preserve">also </w:t>
      </w:r>
      <w:r w:rsidR="00261DCD" w:rsidRPr="00261DCD">
        <w:rPr>
          <w:rFonts w:ascii="Arial" w:hAnsi="Arial" w:cs="Arial"/>
          <w:i/>
          <w:color w:val="222222"/>
          <w:lang w:val="en-GB"/>
        </w:rPr>
        <w:t>occasionally met, albeit incidentally.”</w:t>
      </w:r>
      <w:r w:rsidRPr="00261DCD">
        <w:rPr>
          <w:rFonts w:ascii="Arial" w:hAnsi="Arial" w:cs="Arial"/>
          <w:i/>
          <w:color w:val="222222"/>
        </w:rPr>
        <w:br/>
      </w:r>
    </w:p>
    <w:p w14:paraId="51FDEE4E" w14:textId="43DA2204" w:rsidR="008D5D41" w:rsidRPr="009E5D20" w:rsidRDefault="008D5D41" w:rsidP="008D5D41">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3</w:t>
      </w:r>
    </w:p>
    <w:p w14:paraId="1C71732C" w14:textId="77777777" w:rsidR="008D5D41" w:rsidRPr="00C95860" w:rsidRDefault="004E76D2" w:rsidP="00463268">
      <w:pPr>
        <w:pStyle w:val="NormalWeb"/>
        <w:shd w:val="clear" w:color="auto" w:fill="FFFFFF"/>
        <w:spacing w:before="0" w:beforeAutospacing="0" w:after="0" w:afterAutospacing="0"/>
        <w:rPr>
          <w:rStyle w:val="Strong"/>
          <w:rFonts w:ascii="Arial" w:hAnsi="Arial" w:cs="Arial"/>
          <w:b w:val="0"/>
          <w:color w:val="222222"/>
        </w:rPr>
      </w:pPr>
      <w:r w:rsidRPr="009E5D20">
        <w:rPr>
          <w:rFonts w:ascii="Arial" w:hAnsi="Arial" w:cs="Arial"/>
          <w:color w:val="222222"/>
        </w:rPr>
        <w:t>The </w:t>
      </w:r>
      <w:r w:rsidRPr="009E5D20">
        <w:rPr>
          <w:rStyle w:val="Emphasis"/>
          <w:rFonts w:ascii="Arial" w:hAnsi="Arial" w:cs="Arial"/>
          <w:color w:val="222222"/>
        </w:rPr>
        <w:t>p</w:t>
      </w:r>
      <w:r w:rsidRPr="009E5D20">
        <w:rPr>
          <w:rStyle w:val="Emphasis"/>
          <w:rFonts w:ascii="Arial" w:hAnsi="Arial" w:cs="Arial"/>
          <w:color w:val="222222"/>
          <w:vertAlign w:val="subscript"/>
        </w:rPr>
        <w:t>ointless </w:t>
      </w:r>
      <w:r w:rsidRPr="009E5D20">
        <w:rPr>
          <w:rFonts w:ascii="Arial" w:hAnsi="Arial" w:cs="Arial"/>
          <w:color w:val="222222"/>
        </w:rPr>
        <w:t>metric was inspired by the observation that, regardless of the specifics of any given </w:t>
      </w:r>
      <w:r w:rsidRPr="009E5D20">
        <w:rPr>
          <w:rStyle w:val="Emphasis"/>
          <w:rFonts w:ascii="Arial" w:hAnsi="Arial" w:cs="Arial"/>
          <w:color w:val="222222"/>
        </w:rPr>
        <w:t>p</w:t>
      </w:r>
      <w:r w:rsidRPr="009E5D20">
        <w:rPr>
          <w:rFonts w:ascii="Arial" w:hAnsi="Arial" w:cs="Arial"/>
          <w:color w:val="222222"/>
        </w:rPr>
        <w:t>-hacking strategy, the product of this process is highlight reliable (</w:t>
      </w:r>
      <w:r w:rsidRPr="009E5D20">
        <w:rPr>
          <w:rStyle w:val="Emphasis"/>
          <w:rFonts w:ascii="Arial" w:hAnsi="Arial" w:cs="Arial"/>
          <w:color w:val="222222"/>
        </w:rPr>
        <w:t>p</w:t>
      </w:r>
      <w:r w:rsidRPr="009E5D20">
        <w:rPr>
          <w:rFonts w:ascii="Arial" w:hAnsi="Arial" w:cs="Arial"/>
          <w:color w:val="222222"/>
        </w:rPr>
        <w:t> &lt; .05)."</w:t>
      </w:r>
      <w:r w:rsidRPr="009E5D20">
        <w:rPr>
          <w:rFonts w:ascii="Arial" w:hAnsi="Arial" w:cs="Arial"/>
          <w:color w:val="222222"/>
        </w:rPr>
        <w:br/>
      </w:r>
      <w:r w:rsidR="00463268" w:rsidRPr="009E5D20">
        <w:rPr>
          <w:rStyle w:val="Strong"/>
          <w:rFonts w:ascii="Arial" w:hAnsi="Arial" w:cs="Arial"/>
          <w:b w:val="0"/>
          <w:color w:val="222222"/>
        </w:rPr>
        <w:t>&gt;</w:t>
      </w:r>
      <w:r w:rsidRPr="009E5D20">
        <w:rPr>
          <w:rStyle w:val="Strong"/>
          <w:rFonts w:ascii="Arial" w:hAnsi="Arial" w:cs="Arial"/>
          <w:b w:val="0"/>
          <w:color w:val="222222"/>
        </w:rPr>
        <w:t xml:space="preserve">Explain </w:t>
      </w:r>
      <w:r w:rsidRPr="00C95860">
        <w:rPr>
          <w:rStyle w:val="Strong"/>
          <w:rFonts w:ascii="Arial" w:hAnsi="Arial" w:cs="Arial"/>
          <w:b w:val="0"/>
          <w:color w:val="222222"/>
        </w:rPr>
        <w:t>briefly.</w:t>
      </w:r>
    </w:p>
    <w:p w14:paraId="3428946D" w14:textId="77777777" w:rsidR="008D5D41" w:rsidRPr="00C95860" w:rsidRDefault="008D5D41" w:rsidP="00463268">
      <w:pPr>
        <w:pStyle w:val="NormalWeb"/>
        <w:shd w:val="clear" w:color="auto" w:fill="FFFFFF"/>
        <w:spacing w:before="0" w:beforeAutospacing="0" w:after="0" w:afterAutospacing="0"/>
        <w:rPr>
          <w:rFonts w:ascii="Arial" w:hAnsi="Arial" w:cs="Arial"/>
          <w:color w:val="222222"/>
        </w:rPr>
      </w:pPr>
    </w:p>
    <w:p w14:paraId="41978BE9" w14:textId="77777777" w:rsidR="00A1777E" w:rsidRPr="00C95860" w:rsidRDefault="009E5D20" w:rsidP="009E5D20">
      <w:pPr>
        <w:pStyle w:val="NormalWeb"/>
        <w:shd w:val="clear" w:color="auto" w:fill="FFFFFF"/>
        <w:spacing w:before="0" w:beforeAutospacing="0" w:after="0" w:afterAutospacing="0"/>
        <w:rPr>
          <w:rFonts w:ascii="Arial" w:hAnsi="Arial" w:cs="Arial"/>
          <w:i/>
          <w:color w:val="222222"/>
        </w:rPr>
      </w:pPr>
      <w:r w:rsidRPr="00C95860">
        <w:rPr>
          <w:rFonts w:ascii="Arial" w:hAnsi="Arial" w:cs="Arial"/>
          <w:i/>
          <w:color w:val="222222"/>
        </w:rPr>
        <w:t xml:space="preserve">Author response: </w:t>
      </w:r>
      <w:r w:rsidR="00A1777E" w:rsidRPr="00C95860">
        <w:rPr>
          <w:rFonts w:ascii="Arial" w:hAnsi="Arial" w:cs="Arial"/>
          <w:i/>
          <w:color w:val="222222"/>
        </w:rPr>
        <w:t xml:space="preserve">I have elaborated that the p value I report is not the outcome of test but a reference to this universal outcome of p-hacking: </w:t>
      </w:r>
    </w:p>
    <w:p w14:paraId="2666D4AB" w14:textId="77777777" w:rsidR="00A1777E" w:rsidRPr="00C95860" w:rsidRDefault="00A1777E" w:rsidP="009E5D20">
      <w:pPr>
        <w:pStyle w:val="NormalWeb"/>
        <w:shd w:val="clear" w:color="auto" w:fill="FFFFFF"/>
        <w:spacing w:before="0" w:beforeAutospacing="0" w:after="0" w:afterAutospacing="0"/>
        <w:rPr>
          <w:rFonts w:ascii="Arial" w:hAnsi="Arial" w:cs="Arial"/>
          <w:i/>
          <w:color w:val="222222"/>
        </w:rPr>
      </w:pPr>
    </w:p>
    <w:p w14:paraId="3277042A" w14:textId="630C24A3" w:rsidR="009E5D20" w:rsidRPr="00436860" w:rsidRDefault="00A1777E" w:rsidP="009E5D20">
      <w:pPr>
        <w:pStyle w:val="NormalWeb"/>
        <w:shd w:val="clear" w:color="auto" w:fill="FFFFFF"/>
        <w:spacing w:before="0" w:beforeAutospacing="0" w:after="0" w:afterAutospacing="0"/>
        <w:rPr>
          <w:rFonts w:ascii="Arial" w:hAnsi="Arial" w:cs="Arial"/>
          <w:i/>
          <w:color w:val="222222"/>
        </w:rPr>
      </w:pPr>
      <w:r w:rsidRPr="00C95860">
        <w:rPr>
          <w:rFonts w:ascii="Arial" w:hAnsi="Arial" w:cs="Arial"/>
          <w:i/>
          <w:color w:val="222222"/>
        </w:rPr>
        <w:t>“</w:t>
      </w:r>
      <w:r w:rsidRPr="00FA7EC0">
        <w:rPr>
          <w:rFonts w:ascii="Arial" w:hAnsi="Arial" w:cs="Arial"/>
          <w:i/>
          <w:color w:val="222222"/>
          <w:lang w:val="en-GB"/>
        </w:rPr>
        <w:t>The p</w:t>
      </w:r>
      <w:r w:rsidRPr="00FA7EC0">
        <w:rPr>
          <w:rFonts w:ascii="Arial" w:hAnsi="Arial" w:cs="Arial"/>
          <w:i/>
          <w:color w:val="222222"/>
          <w:vertAlign w:val="subscript"/>
          <w:lang w:val="en-GB"/>
        </w:rPr>
        <w:t xml:space="preserve">ointless </w:t>
      </w:r>
      <w:r w:rsidRPr="00FA7EC0">
        <w:rPr>
          <w:rFonts w:ascii="Arial" w:hAnsi="Arial" w:cs="Arial"/>
          <w:i/>
          <w:color w:val="222222"/>
          <w:lang w:val="en-GB"/>
        </w:rPr>
        <w:t>metric was inspired by the observation that, regardless of the specific p-hacking strategy</w:t>
      </w:r>
      <w:r w:rsidRPr="00C95860">
        <w:rPr>
          <w:rFonts w:ascii="Arial" w:hAnsi="Arial" w:cs="Arial"/>
          <w:i/>
          <w:color w:val="222222"/>
          <w:lang w:val="en-GB"/>
        </w:rPr>
        <w:t xml:space="preserve"> employed</w:t>
      </w:r>
      <w:r w:rsidRPr="00FA7EC0">
        <w:rPr>
          <w:rFonts w:ascii="Arial" w:hAnsi="Arial" w:cs="Arial"/>
          <w:i/>
          <w:color w:val="222222"/>
          <w:lang w:val="en-GB"/>
        </w:rPr>
        <w:t>, the product of this process is highlight reliable (</w:t>
      </w:r>
      <w:r w:rsidRPr="00436860">
        <w:rPr>
          <w:rFonts w:ascii="Arial" w:hAnsi="Arial" w:cs="Arial"/>
          <w:i/>
          <w:color w:val="222222"/>
          <w:lang w:val="en-GB"/>
        </w:rPr>
        <w:t>i.e., the statistical result “</w:t>
      </w:r>
      <w:r w:rsidRPr="00FA7EC0">
        <w:rPr>
          <w:rFonts w:ascii="Arial" w:hAnsi="Arial" w:cs="Arial"/>
          <w:i/>
          <w:color w:val="222222"/>
          <w:lang w:val="en-GB"/>
        </w:rPr>
        <w:t>p &lt; .05</w:t>
      </w:r>
      <w:r w:rsidRPr="00436860">
        <w:rPr>
          <w:rFonts w:ascii="Arial" w:hAnsi="Arial" w:cs="Arial"/>
          <w:i/>
          <w:color w:val="222222"/>
          <w:lang w:val="en-GB"/>
        </w:rPr>
        <w:t>”</w:t>
      </w:r>
      <w:r w:rsidRPr="00FA7EC0">
        <w:rPr>
          <w:rFonts w:ascii="Arial" w:hAnsi="Arial" w:cs="Arial"/>
          <w:i/>
          <w:color w:val="222222"/>
          <w:lang w:val="en-GB"/>
        </w:rPr>
        <w:t>).</w:t>
      </w:r>
      <w:r w:rsidRPr="00436860">
        <w:rPr>
          <w:rFonts w:ascii="Arial" w:hAnsi="Arial" w:cs="Arial"/>
          <w:i/>
          <w:color w:val="222222"/>
          <w:lang w:val="en-GB"/>
        </w:rPr>
        <w:t>”</w:t>
      </w:r>
      <w:r w:rsidR="009E5D20" w:rsidRPr="00436860">
        <w:rPr>
          <w:rFonts w:ascii="Arial" w:hAnsi="Arial" w:cs="Arial"/>
          <w:i/>
          <w:color w:val="222222"/>
        </w:rPr>
        <w:br/>
      </w:r>
    </w:p>
    <w:p w14:paraId="03205B61" w14:textId="355FF928" w:rsidR="00463268" w:rsidRPr="009E5D20" w:rsidRDefault="00A948FA"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4</w:t>
      </w:r>
      <w:r w:rsidR="004E76D2" w:rsidRPr="009E5D20">
        <w:rPr>
          <w:rFonts w:ascii="Arial" w:hAnsi="Arial" w:cs="Arial"/>
          <w:color w:val="222222"/>
        </w:rPr>
        <w:br/>
        <w:t>I refer to this approach as a form of machine learning so as to increase my chance of getting published."</w:t>
      </w:r>
    </w:p>
    <w:p w14:paraId="5DA2D6CE" w14:textId="77777777" w:rsidR="00F35860" w:rsidRPr="009E5D20" w:rsidRDefault="00463268" w:rsidP="00463268">
      <w:pPr>
        <w:pStyle w:val="NormalWeb"/>
        <w:shd w:val="clear" w:color="auto" w:fill="FFFFFF"/>
        <w:spacing w:before="0" w:beforeAutospacing="0" w:after="0" w:afterAutospacing="0"/>
        <w:rPr>
          <w:rStyle w:val="Strong"/>
          <w:rFonts w:ascii="Arial" w:hAnsi="Arial" w:cs="Arial"/>
          <w:b w:val="0"/>
          <w:color w:val="222222"/>
        </w:rPr>
      </w:pPr>
      <w:r w:rsidRPr="009E5D20">
        <w:rPr>
          <w:rStyle w:val="Strong"/>
          <w:rFonts w:ascii="Arial" w:hAnsi="Arial" w:cs="Arial"/>
          <w:b w:val="0"/>
          <w:color w:val="222222"/>
        </w:rPr>
        <w:t>&gt;</w:t>
      </w:r>
      <w:r w:rsidR="004E76D2" w:rsidRPr="009E5D20">
        <w:rPr>
          <w:rStyle w:val="Strong"/>
          <w:rFonts w:ascii="Arial" w:hAnsi="Arial" w:cs="Arial"/>
          <w:b w:val="0"/>
          <w:color w:val="222222"/>
        </w:rPr>
        <w:t>Include reason of 'ostensible sophistication'</w:t>
      </w:r>
    </w:p>
    <w:p w14:paraId="61BFD385" w14:textId="77777777" w:rsidR="00F35860" w:rsidRPr="009E5D20" w:rsidRDefault="00F35860" w:rsidP="00463268">
      <w:pPr>
        <w:pStyle w:val="NormalWeb"/>
        <w:shd w:val="clear" w:color="auto" w:fill="FFFFFF"/>
        <w:spacing w:before="0" w:beforeAutospacing="0" w:after="0" w:afterAutospacing="0"/>
        <w:rPr>
          <w:rFonts w:ascii="Arial" w:hAnsi="Arial" w:cs="Arial"/>
          <w:color w:val="222222"/>
        </w:rPr>
      </w:pPr>
    </w:p>
    <w:p w14:paraId="1AE79188" w14:textId="079D2F24" w:rsidR="009E5D20" w:rsidRPr="00445DCB" w:rsidRDefault="009E5D20" w:rsidP="009E5D20">
      <w:pPr>
        <w:pStyle w:val="NormalWeb"/>
        <w:shd w:val="clear" w:color="auto" w:fill="FFFFFF"/>
        <w:spacing w:before="0" w:beforeAutospacing="0" w:after="0" w:afterAutospacing="0"/>
        <w:rPr>
          <w:rFonts w:ascii="Arial" w:hAnsi="Arial" w:cs="Arial"/>
          <w:i/>
          <w:color w:val="222222"/>
        </w:rPr>
      </w:pPr>
      <w:r w:rsidRPr="00445DCB">
        <w:rPr>
          <w:rFonts w:ascii="Arial" w:hAnsi="Arial" w:cs="Arial"/>
          <w:i/>
          <w:color w:val="222222"/>
        </w:rPr>
        <w:t xml:space="preserve">Author response: </w:t>
      </w:r>
      <w:r w:rsidR="00445DCB" w:rsidRPr="00445DCB">
        <w:rPr>
          <w:rFonts w:ascii="Arial" w:hAnsi="Arial" w:cs="Arial"/>
          <w:i/>
          <w:color w:val="222222"/>
        </w:rPr>
        <w:t>I’ve left this point unchanged so as to not labour the point (although perhaps I misunderstood the suggestion here).</w:t>
      </w:r>
      <w:r w:rsidRPr="00445DCB">
        <w:rPr>
          <w:rFonts w:ascii="Arial" w:hAnsi="Arial" w:cs="Arial"/>
          <w:i/>
          <w:color w:val="222222"/>
        </w:rPr>
        <w:br/>
      </w:r>
    </w:p>
    <w:p w14:paraId="1FFE5D0A" w14:textId="7C43FC7B" w:rsidR="00C65B0A" w:rsidRPr="009E5D20" w:rsidRDefault="00C65B0A"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5</w:t>
      </w:r>
    </w:p>
    <w:p w14:paraId="29D7EB51" w14:textId="36AF8D7A" w:rsidR="004E76D2" w:rsidRPr="009E5D20" w:rsidRDefault="004E76D2" w:rsidP="00463268">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t>Decisions made on the basis of traditional hacked </w:t>
      </w:r>
      <w:r w:rsidRPr="009E5D20">
        <w:rPr>
          <w:rStyle w:val="Emphasis"/>
          <w:rFonts w:ascii="Arial" w:hAnsi="Arial" w:cs="Arial"/>
          <w:color w:val="222222"/>
        </w:rPr>
        <w:t>p</w:t>
      </w:r>
      <w:r w:rsidRPr="009E5D20">
        <w:rPr>
          <w:rFonts w:ascii="Arial" w:hAnsi="Arial" w:cs="Arial"/>
          <w:color w:val="222222"/>
        </w:rPr>
        <w:t> values and the </w:t>
      </w:r>
      <w:r w:rsidRPr="009E5D20">
        <w:rPr>
          <w:rStyle w:val="Emphasis"/>
          <w:rFonts w:ascii="Arial" w:hAnsi="Arial" w:cs="Arial"/>
          <w:color w:val="222222"/>
        </w:rPr>
        <w:t>p</w:t>
      </w:r>
      <w:r w:rsidRPr="009E5D20">
        <w:rPr>
          <w:rStyle w:val="Emphasis"/>
          <w:rFonts w:ascii="Arial" w:hAnsi="Arial" w:cs="Arial"/>
          <w:color w:val="222222"/>
          <w:vertAlign w:val="subscript"/>
        </w:rPr>
        <w:t>ointless </w:t>
      </w:r>
      <w:r w:rsidRPr="009E5D20">
        <w:rPr>
          <w:rFonts w:ascii="Arial" w:hAnsi="Arial" w:cs="Arial"/>
          <w:color w:val="222222"/>
        </w:rPr>
        <w:t>metric were then compared in a simulation study. In line with modal </w:t>
      </w:r>
      <w:r w:rsidRPr="009E5D20">
        <w:rPr>
          <w:rStyle w:val="Emphasis"/>
          <w:rFonts w:ascii="Arial" w:hAnsi="Arial" w:cs="Arial"/>
          <w:color w:val="222222"/>
        </w:rPr>
        <w:t>p</w:t>
      </w:r>
      <w:r w:rsidRPr="009E5D20">
        <w:rPr>
          <w:rFonts w:ascii="Arial" w:hAnsi="Arial" w:cs="Arial"/>
          <w:color w:val="222222"/>
        </w:rPr>
        <w:t>-hacking practices, only the key property of diagnosticity for publishability (i.e., </w:t>
      </w:r>
      <w:r w:rsidRPr="009E5D20">
        <w:rPr>
          <w:rStyle w:val="Emphasis"/>
          <w:rFonts w:ascii="Arial" w:hAnsi="Arial" w:cs="Arial"/>
          <w:color w:val="222222"/>
        </w:rPr>
        <w:t>p</w:t>
      </w:r>
      <w:r w:rsidRPr="009E5D20">
        <w:rPr>
          <w:rFonts w:ascii="Arial" w:hAnsi="Arial" w:cs="Arial"/>
          <w:color w:val="222222"/>
        </w:rPr>
        <w:t xml:space="preserve"> &lt; .05) was considered. </w:t>
      </w:r>
      <w:r w:rsidRPr="009E5D20">
        <w:rPr>
          <w:rFonts w:ascii="Arial" w:hAnsi="Arial" w:cs="Arial"/>
          <w:color w:val="222222"/>
        </w:rPr>
        <w:lastRenderedPageBreak/>
        <w:t>10,000 cases were simulated (see Appendix for R code). Results demonstrated the results of </w:t>
      </w:r>
      <w:r w:rsidRPr="009E5D20">
        <w:rPr>
          <w:rStyle w:val="Emphasis"/>
          <w:rFonts w:ascii="Arial" w:hAnsi="Arial" w:cs="Arial"/>
          <w:color w:val="222222"/>
        </w:rPr>
        <w:t>p</w:t>
      </w:r>
      <w:r w:rsidRPr="009E5D20">
        <w:rPr>
          <w:rStyle w:val="Emphasis"/>
          <w:rFonts w:ascii="Arial" w:hAnsi="Arial" w:cs="Arial"/>
          <w:color w:val="222222"/>
          <w:vertAlign w:val="subscript"/>
        </w:rPr>
        <w:t>ointless </w:t>
      </w:r>
      <w:r w:rsidRPr="009E5D20">
        <w:rPr>
          <w:rFonts w:ascii="Arial" w:hAnsi="Arial" w:cs="Arial"/>
          <w:color w:val="222222"/>
        </w:rPr>
        <w:t>and traditional </w:t>
      </w:r>
      <w:r w:rsidRPr="009E5D20">
        <w:rPr>
          <w:rStyle w:val="Emphasis"/>
          <w:rFonts w:ascii="Arial" w:hAnsi="Arial" w:cs="Arial"/>
          <w:color w:val="222222"/>
        </w:rPr>
        <w:t>p</w:t>
      </w:r>
      <w:r w:rsidRPr="009E5D20">
        <w:rPr>
          <w:rFonts w:ascii="Arial" w:hAnsi="Arial" w:cs="Arial"/>
          <w:color w:val="222222"/>
        </w:rPr>
        <w:t>-hacked results are congruent in 100% of cases. Although variation in individual coefficients frequently differ by large margins, both strategies satisfy the core criterion of producing significant results. As such, this minor discrepancy is easily ignored. More importantly, execution time for </w:t>
      </w:r>
      <w:r w:rsidRPr="009E5D20">
        <w:rPr>
          <w:rStyle w:val="Emphasis"/>
          <w:rFonts w:ascii="Arial" w:hAnsi="Arial" w:cs="Arial"/>
          <w:color w:val="222222"/>
        </w:rPr>
        <w:t>p</w:t>
      </w:r>
      <w:r w:rsidRPr="009E5D20">
        <w:rPr>
          <w:rStyle w:val="Emphasis"/>
          <w:rFonts w:ascii="Arial" w:hAnsi="Arial" w:cs="Arial"/>
          <w:color w:val="222222"/>
          <w:vertAlign w:val="subscript"/>
        </w:rPr>
        <w:t>ointless </w:t>
      </w:r>
      <w:r w:rsidRPr="009E5D20">
        <w:rPr>
          <w:rFonts w:ascii="Arial" w:hAnsi="Arial" w:cs="Arial"/>
          <w:color w:val="222222"/>
        </w:rPr>
        <w:t>is less than one second, whereas traditional </w:t>
      </w:r>
      <w:r w:rsidRPr="009E5D20">
        <w:rPr>
          <w:rStyle w:val="Emphasis"/>
          <w:rFonts w:ascii="Arial" w:hAnsi="Arial" w:cs="Arial"/>
          <w:color w:val="222222"/>
        </w:rPr>
        <w:t>p</w:t>
      </w:r>
      <w:r w:rsidRPr="009E5D20">
        <w:rPr>
          <w:rFonts w:ascii="Arial" w:hAnsi="Arial" w:cs="Arial"/>
          <w:color w:val="222222"/>
        </w:rPr>
        <w:t>-hacking techniques can take hours or days."</w:t>
      </w:r>
    </w:p>
    <w:p w14:paraId="3C7B1F85" w14:textId="24700542" w:rsidR="004E76D2" w:rsidRPr="009E5D20" w:rsidRDefault="00463268" w:rsidP="00463268">
      <w:pPr>
        <w:pStyle w:val="NormalWeb"/>
        <w:shd w:val="clear" w:color="auto" w:fill="FFFFFF"/>
        <w:spacing w:before="0" w:beforeAutospacing="0" w:after="0" w:afterAutospacing="0"/>
        <w:rPr>
          <w:rStyle w:val="Strong"/>
          <w:rFonts w:ascii="Arial" w:hAnsi="Arial" w:cs="Arial"/>
          <w:b w:val="0"/>
          <w:color w:val="222222"/>
        </w:rPr>
      </w:pPr>
      <w:r w:rsidRPr="009E5D20">
        <w:rPr>
          <w:rStyle w:val="Strong"/>
          <w:rFonts w:ascii="Arial" w:hAnsi="Arial" w:cs="Arial"/>
          <w:b w:val="0"/>
          <w:color w:val="222222"/>
        </w:rPr>
        <w:t>&gt;</w:t>
      </w:r>
      <w:r w:rsidR="004E76D2" w:rsidRPr="009E5D20">
        <w:rPr>
          <w:rStyle w:val="Strong"/>
          <w:rFonts w:ascii="Arial" w:hAnsi="Arial" w:cs="Arial"/>
          <w:b w:val="0"/>
          <w:color w:val="222222"/>
        </w:rPr>
        <w:t>Or alternatively an entire experimental series which use a great deal of public money.</w:t>
      </w:r>
    </w:p>
    <w:p w14:paraId="78867CE8" w14:textId="5A72B881" w:rsidR="00F35860" w:rsidRPr="009E5D20" w:rsidRDefault="00F35860" w:rsidP="00463268">
      <w:pPr>
        <w:pStyle w:val="NormalWeb"/>
        <w:shd w:val="clear" w:color="auto" w:fill="FFFFFF"/>
        <w:spacing w:before="0" w:beforeAutospacing="0" w:after="0" w:afterAutospacing="0"/>
        <w:rPr>
          <w:rStyle w:val="Strong"/>
          <w:rFonts w:ascii="Arial" w:hAnsi="Arial" w:cs="Arial"/>
          <w:b w:val="0"/>
          <w:color w:val="222222"/>
        </w:rPr>
      </w:pPr>
    </w:p>
    <w:p w14:paraId="59368395" w14:textId="67B33975" w:rsidR="00183319" w:rsidRPr="000276F4" w:rsidRDefault="009E5D20" w:rsidP="009E5D20">
      <w:pPr>
        <w:pStyle w:val="NormalWeb"/>
        <w:shd w:val="clear" w:color="auto" w:fill="FFFFFF"/>
        <w:spacing w:before="0" w:beforeAutospacing="0" w:after="0" w:afterAutospacing="0"/>
        <w:rPr>
          <w:rFonts w:ascii="Arial" w:hAnsi="Arial" w:cs="Arial"/>
          <w:i/>
          <w:color w:val="222222"/>
        </w:rPr>
      </w:pPr>
      <w:r w:rsidRPr="000276F4">
        <w:rPr>
          <w:rFonts w:ascii="Arial" w:hAnsi="Arial" w:cs="Arial"/>
          <w:i/>
          <w:color w:val="222222"/>
        </w:rPr>
        <w:t xml:space="preserve">Author response: </w:t>
      </w:r>
      <w:r w:rsidR="00F914E9" w:rsidRPr="000276F4">
        <w:rPr>
          <w:rFonts w:ascii="Arial" w:hAnsi="Arial" w:cs="Arial"/>
          <w:i/>
          <w:color w:val="222222"/>
        </w:rPr>
        <w:t>I agree and indeed this point was originally included in the discussion</w:t>
      </w:r>
      <w:r w:rsidR="00183319" w:rsidRPr="000276F4">
        <w:rPr>
          <w:rFonts w:ascii="Arial" w:hAnsi="Arial" w:cs="Arial"/>
          <w:i/>
          <w:color w:val="222222"/>
        </w:rPr>
        <w:t xml:space="preserve"> – I removed as I thought it was too hot a take. I’ve added a future directions paragraph to the end of the discussion:</w:t>
      </w:r>
    </w:p>
    <w:p w14:paraId="1590AD33" w14:textId="11847733" w:rsidR="00183319" w:rsidRPr="00183319" w:rsidRDefault="00183319" w:rsidP="00183319">
      <w:pPr>
        <w:pStyle w:val="NormalWeb"/>
        <w:shd w:val="clear" w:color="auto" w:fill="FFFFFF"/>
        <w:rPr>
          <w:rFonts w:ascii="Arial" w:hAnsi="Arial" w:cs="Arial"/>
          <w:i/>
          <w:color w:val="222222"/>
          <w:lang w:val="en-GB"/>
        </w:rPr>
      </w:pPr>
      <w:r w:rsidRPr="00183319">
        <w:rPr>
          <w:rFonts w:ascii="Arial" w:hAnsi="Arial" w:cs="Arial"/>
          <w:i/>
          <w:color w:val="222222"/>
          <w:lang w:val="en-GB"/>
        </w:rPr>
        <w:t xml:space="preserve">“Now that the data processing and analytic process has been streamlined, future work should consider whether data collection itself may be redundant or an inefficient use of researchers’ time. A pilot study by Prof </w:t>
      </w:r>
      <w:proofErr w:type="spellStart"/>
      <w:r w:rsidR="00FA7EC0" w:rsidRPr="00183319">
        <w:rPr>
          <w:rFonts w:ascii="Arial" w:hAnsi="Arial" w:cs="Arial"/>
          <w:i/>
          <w:color w:val="222222"/>
          <w:lang w:val="en-GB"/>
        </w:rPr>
        <w:t>Diederik</w:t>
      </w:r>
      <w:proofErr w:type="spellEnd"/>
      <w:r w:rsidR="00FA7EC0" w:rsidRPr="00183319">
        <w:rPr>
          <w:rFonts w:ascii="Arial" w:hAnsi="Arial" w:cs="Arial"/>
          <w:i/>
          <w:color w:val="222222"/>
          <w:lang w:val="en-GB"/>
        </w:rPr>
        <w:t xml:space="preserve"> </w:t>
      </w:r>
      <w:proofErr w:type="spellStart"/>
      <w:r w:rsidR="00FA7EC0" w:rsidRPr="00183319">
        <w:rPr>
          <w:rFonts w:ascii="Arial" w:hAnsi="Arial" w:cs="Arial"/>
          <w:i/>
          <w:color w:val="222222"/>
          <w:lang w:val="en-GB"/>
        </w:rPr>
        <w:t>Stapel</w:t>
      </w:r>
      <w:proofErr w:type="spellEnd"/>
      <w:r w:rsidRPr="00183319">
        <w:rPr>
          <w:rFonts w:ascii="Arial" w:hAnsi="Arial" w:cs="Arial"/>
          <w:i/>
          <w:color w:val="222222"/>
          <w:lang w:val="en-GB"/>
        </w:rPr>
        <w:t xml:space="preserve"> suggests that primary goals (e.g., tenure) can indeed be achieved without it </w:t>
      </w:r>
      <w:r w:rsidRPr="00183319">
        <w:rPr>
          <w:rFonts w:ascii="Arial" w:hAnsi="Arial" w:cs="Arial"/>
          <w:i/>
          <w:color w:val="222222"/>
          <w:lang w:val="en-GB"/>
        </w:rPr>
        <w:fldChar w:fldCharType="begin"/>
      </w:r>
      <w:r w:rsidRPr="00183319">
        <w:rPr>
          <w:rFonts w:ascii="Arial" w:hAnsi="Arial" w:cs="Arial"/>
          <w:i/>
          <w:color w:val="222222"/>
          <w:lang w:val="en-GB"/>
        </w:rPr>
        <w:instrText xml:space="preserve"> ADDIN ZOTERO_ITEM CSL_CITATION {"citationID":"SPQlCVeP","properties":{"formattedCitation":"(Verfaellie &amp; McGwin, 2011)","plainCitation":"(Verfaellie &amp; McGwin, 2011)","noteIndex":0},"citationItems":[{"id":12709,"uris":["http://zotero.org/users/1687755/items/GXCZJ58E"],"uri":["http://zotero.org/users/1687755/items/GXCZJ58E"],"itemData":{"id":12709,"type":"article-journal","container-title":"APA Psychological Science Agenda","title":"The case of Diederik Stapel","URL":"https://www.apa.org/science/about/psa/2011/12/diederik-stapel","author":[{"family":"Verfaellie","given":"Mieke"},{"family":"McGwin","given":"Jenna"}],"issued":{"date-parts":[["2011"]]}}}],"schema":"https://github.com/citation-style-language/schema/raw/master/csl-citation.json"} </w:instrText>
      </w:r>
      <w:r w:rsidRPr="00183319">
        <w:rPr>
          <w:rFonts w:ascii="Arial" w:hAnsi="Arial" w:cs="Arial"/>
          <w:i/>
          <w:color w:val="222222"/>
          <w:lang w:val="en-GB"/>
        </w:rPr>
        <w:fldChar w:fldCharType="separate"/>
      </w:r>
      <w:r w:rsidRPr="00183319">
        <w:rPr>
          <w:rFonts w:ascii="Arial" w:hAnsi="Arial" w:cs="Arial"/>
          <w:i/>
          <w:color w:val="222222"/>
          <w:lang w:val="en-GB"/>
        </w:rPr>
        <w:t>(Verfaellie &amp; McGwin, 2011)</w:t>
      </w:r>
      <w:r w:rsidRPr="00183319">
        <w:rPr>
          <w:rFonts w:ascii="Arial" w:hAnsi="Arial" w:cs="Arial"/>
          <w:i/>
          <w:color w:val="222222"/>
          <w:lang w:val="en-GB"/>
        </w:rPr>
        <w:fldChar w:fldCharType="end"/>
      </w:r>
      <w:r w:rsidRPr="00183319">
        <w:rPr>
          <w:rFonts w:ascii="Arial" w:hAnsi="Arial" w:cs="Arial"/>
          <w:i/>
          <w:color w:val="222222"/>
          <w:lang w:val="en-GB"/>
        </w:rPr>
        <w:t>.”</w:t>
      </w:r>
    </w:p>
    <w:p w14:paraId="40C6D2D1" w14:textId="22D4CFD9" w:rsidR="009E5D20" w:rsidRPr="009E5D20" w:rsidRDefault="009E5D20" w:rsidP="009E5D20">
      <w:pPr>
        <w:pStyle w:val="NormalWeb"/>
        <w:shd w:val="clear" w:color="auto" w:fill="FFFFFF"/>
        <w:spacing w:before="0" w:beforeAutospacing="0" w:after="0" w:afterAutospacing="0"/>
        <w:rPr>
          <w:rFonts w:ascii="Arial" w:hAnsi="Arial" w:cs="Arial"/>
          <w:color w:val="222222"/>
        </w:rPr>
      </w:pPr>
      <w:r w:rsidRPr="009E5D20">
        <w:rPr>
          <w:rFonts w:ascii="Arial" w:hAnsi="Arial" w:cs="Arial"/>
          <w:color w:val="222222"/>
        </w:rPr>
        <w:br/>
      </w:r>
    </w:p>
    <w:p w14:paraId="28DA4DFF" w14:textId="77777777" w:rsidR="004E76D2" w:rsidRPr="00396D6B" w:rsidRDefault="004E76D2" w:rsidP="00463268">
      <w:pPr>
        <w:pStyle w:val="NormalWeb"/>
        <w:shd w:val="clear" w:color="auto" w:fill="FFFFFF"/>
        <w:spacing w:before="0" w:beforeAutospacing="0" w:after="0" w:afterAutospacing="0"/>
        <w:rPr>
          <w:rFonts w:ascii="Arial" w:hAnsi="Arial" w:cs="Arial"/>
          <w:color w:val="222222"/>
        </w:rPr>
      </w:pPr>
      <w:r w:rsidRPr="00396D6B">
        <w:rPr>
          <w:rFonts w:ascii="Arial" w:hAnsi="Arial" w:cs="Arial"/>
          <w:color w:val="222222"/>
        </w:rPr>
        <w:t> </w:t>
      </w:r>
    </w:p>
    <w:p w14:paraId="59EEFF82" w14:textId="77777777" w:rsidR="004E76D2" w:rsidRPr="00396D6B" w:rsidRDefault="004E76D2" w:rsidP="00463268">
      <w:pPr>
        <w:pStyle w:val="NormalWeb"/>
        <w:shd w:val="clear" w:color="auto" w:fill="FFFFFF"/>
        <w:spacing w:before="0" w:beforeAutospacing="0" w:after="0" w:afterAutospacing="0"/>
        <w:rPr>
          <w:rFonts w:ascii="Arial" w:hAnsi="Arial" w:cs="Arial"/>
          <w:color w:val="222222"/>
        </w:rPr>
      </w:pPr>
    </w:p>
    <w:p w14:paraId="37D608F0" w14:textId="77777777" w:rsidR="00EE78FA" w:rsidRPr="00396D6B" w:rsidRDefault="00EE78FA" w:rsidP="00463268"/>
    <w:sectPr w:rsidR="00EE78FA" w:rsidRPr="00396D6B"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FB6BA7"/>
    <w:multiLevelType w:val="hybridMultilevel"/>
    <w:tmpl w:val="25E8A130"/>
    <w:lvl w:ilvl="0" w:tplc="72802BBC">
      <w:start w:val="93"/>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2F71E7"/>
    <w:multiLevelType w:val="hybridMultilevel"/>
    <w:tmpl w:val="4078CCEC"/>
    <w:lvl w:ilvl="0" w:tplc="D25CACE4">
      <w:start w:val="93"/>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6D2"/>
    <w:rsid w:val="00020D39"/>
    <w:rsid w:val="000276F4"/>
    <w:rsid w:val="000277AB"/>
    <w:rsid w:val="0004197F"/>
    <w:rsid w:val="000713E1"/>
    <w:rsid w:val="00097BF7"/>
    <w:rsid w:val="000A6F7C"/>
    <w:rsid w:val="000B688B"/>
    <w:rsid w:val="000F702E"/>
    <w:rsid w:val="001639C2"/>
    <w:rsid w:val="0017446E"/>
    <w:rsid w:val="0017510F"/>
    <w:rsid w:val="00183319"/>
    <w:rsid w:val="001A35AB"/>
    <w:rsid w:val="001B4CE0"/>
    <w:rsid w:val="001C278C"/>
    <w:rsid w:val="001C2CDF"/>
    <w:rsid w:val="001D3EB2"/>
    <w:rsid w:val="002300F3"/>
    <w:rsid w:val="00240EDF"/>
    <w:rsid w:val="00260926"/>
    <w:rsid w:val="00261DCD"/>
    <w:rsid w:val="002723FA"/>
    <w:rsid w:val="00286F67"/>
    <w:rsid w:val="002878A7"/>
    <w:rsid w:val="002978F9"/>
    <w:rsid w:val="002B67CC"/>
    <w:rsid w:val="002C02E2"/>
    <w:rsid w:val="002C147E"/>
    <w:rsid w:val="002C31D8"/>
    <w:rsid w:val="002D341E"/>
    <w:rsid w:val="002E0CB3"/>
    <w:rsid w:val="002E716D"/>
    <w:rsid w:val="003052DE"/>
    <w:rsid w:val="0032461A"/>
    <w:rsid w:val="00325BED"/>
    <w:rsid w:val="00363A44"/>
    <w:rsid w:val="00367D40"/>
    <w:rsid w:val="00376765"/>
    <w:rsid w:val="00396D6B"/>
    <w:rsid w:val="003F0463"/>
    <w:rsid w:val="00416B18"/>
    <w:rsid w:val="00436860"/>
    <w:rsid w:val="00445DCB"/>
    <w:rsid w:val="00462451"/>
    <w:rsid w:val="00463268"/>
    <w:rsid w:val="00476711"/>
    <w:rsid w:val="00477ADC"/>
    <w:rsid w:val="00487FCB"/>
    <w:rsid w:val="004C6123"/>
    <w:rsid w:val="004E76D2"/>
    <w:rsid w:val="004F30ED"/>
    <w:rsid w:val="0051460D"/>
    <w:rsid w:val="00523C67"/>
    <w:rsid w:val="0052530C"/>
    <w:rsid w:val="00584228"/>
    <w:rsid w:val="005B1361"/>
    <w:rsid w:val="005C1DD6"/>
    <w:rsid w:val="005D04AC"/>
    <w:rsid w:val="005E66AA"/>
    <w:rsid w:val="005F26B5"/>
    <w:rsid w:val="0060417F"/>
    <w:rsid w:val="00616551"/>
    <w:rsid w:val="00635FE8"/>
    <w:rsid w:val="006C7C42"/>
    <w:rsid w:val="007A1972"/>
    <w:rsid w:val="00804E16"/>
    <w:rsid w:val="00823CB7"/>
    <w:rsid w:val="008943E6"/>
    <w:rsid w:val="008A30C5"/>
    <w:rsid w:val="008C6A1A"/>
    <w:rsid w:val="008D074E"/>
    <w:rsid w:val="008D5D41"/>
    <w:rsid w:val="008F20CA"/>
    <w:rsid w:val="008F566B"/>
    <w:rsid w:val="0091459D"/>
    <w:rsid w:val="00994837"/>
    <w:rsid w:val="009A2F95"/>
    <w:rsid w:val="009E5D20"/>
    <w:rsid w:val="00A1777E"/>
    <w:rsid w:val="00A279A8"/>
    <w:rsid w:val="00A4758B"/>
    <w:rsid w:val="00A948FA"/>
    <w:rsid w:val="00AB4BBE"/>
    <w:rsid w:val="00AD29DF"/>
    <w:rsid w:val="00AD5CBF"/>
    <w:rsid w:val="00B162D1"/>
    <w:rsid w:val="00B235D3"/>
    <w:rsid w:val="00B347FB"/>
    <w:rsid w:val="00B4327E"/>
    <w:rsid w:val="00B531E3"/>
    <w:rsid w:val="00B65DFA"/>
    <w:rsid w:val="00BF711E"/>
    <w:rsid w:val="00C226FC"/>
    <w:rsid w:val="00C25DE4"/>
    <w:rsid w:val="00C35D83"/>
    <w:rsid w:val="00C576B4"/>
    <w:rsid w:val="00C65B0A"/>
    <w:rsid w:val="00C67A12"/>
    <w:rsid w:val="00C824BC"/>
    <w:rsid w:val="00C95860"/>
    <w:rsid w:val="00CE50DD"/>
    <w:rsid w:val="00D008A8"/>
    <w:rsid w:val="00D06C7A"/>
    <w:rsid w:val="00D46D4D"/>
    <w:rsid w:val="00D86788"/>
    <w:rsid w:val="00D95BE3"/>
    <w:rsid w:val="00DF369F"/>
    <w:rsid w:val="00E03401"/>
    <w:rsid w:val="00E11552"/>
    <w:rsid w:val="00E15004"/>
    <w:rsid w:val="00E40A97"/>
    <w:rsid w:val="00E77650"/>
    <w:rsid w:val="00E80D90"/>
    <w:rsid w:val="00E815CB"/>
    <w:rsid w:val="00E87828"/>
    <w:rsid w:val="00EB2569"/>
    <w:rsid w:val="00ED4CEC"/>
    <w:rsid w:val="00EE78FA"/>
    <w:rsid w:val="00F35860"/>
    <w:rsid w:val="00F914E9"/>
    <w:rsid w:val="00FA7EC0"/>
    <w:rsid w:val="00FE63C8"/>
    <w:rsid w:val="00FF211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0A9F376E"/>
  <w15:chartTrackingRefBased/>
  <w15:docId w15:val="{7623A9F5-A79F-A746-AAC9-931E8000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E76D2"/>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4E76D2"/>
    <w:rPr>
      <w:b/>
      <w:bCs/>
    </w:rPr>
  </w:style>
  <w:style w:type="character" w:styleId="Emphasis">
    <w:name w:val="Emphasis"/>
    <w:basedOn w:val="DefaultParagraphFont"/>
    <w:uiPriority w:val="20"/>
    <w:qFormat/>
    <w:rsid w:val="004E76D2"/>
    <w:rPr>
      <w:i/>
      <w:iCs/>
    </w:rPr>
  </w:style>
  <w:style w:type="paragraph" w:styleId="BalloonText">
    <w:name w:val="Balloon Text"/>
    <w:basedOn w:val="Normal"/>
    <w:link w:val="BalloonTextChar"/>
    <w:uiPriority w:val="99"/>
    <w:semiHidden/>
    <w:unhideWhenUsed/>
    <w:rsid w:val="00A177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1777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8384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6</Pages>
  <Words>4981</Words>
  <Characters>2839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Norwood</dc:creator>
  <cp:keywords/>
  <dc:description/>
  <cp:lastModifiedBy>Ian Hussey</cp:lastModifiedBy>
  <cp:revision>124</cp:revision>
  <dcterms:created xsi:type="dcterms:W3CDTF">2020-09-14T14:03:00Z</dcterms:created>
  <dcterms:modified xsi:type="dcterms:W3CDTF">2020-09-15T15:15:00Z</dcterms:modified>
</cp:coreProperties>
</file>